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DB89725" w14:textId="77777777" w:rsidR="006D41E4" w:rsidRPr="007F4C97" w:rsidRDefault="006D41E4" w:rsidP="00BB45A4">
      <w:pPr>
        <w:spacing w:after="0" w:line="240" w:lineRule="auto"/>
        <w:jc w:val="right"/>
        <w:rPr>
          <w:b/>
          <w:noProof/>
          <w:sz w:val="22"/>
          <w:lang w:val="en-US"/>
        </w:rPr>
      </w:pPr>
      <w:bookmarkStart w:id="0" w:name="_Hlk62764934"/>
      <w:bookmarkStart w:id="1" w:name="_Hlk65686378"/>
      <w:r w:rsidRPr="00BE5D1D">
        <w:rPr>
          <w:b/>
          <w:position w:val="-1"/>
          <w:sz w:val="22"/>
        </w:rPr>
        <w:t xml:space="preserve">DOI: </w:t>
      </w:r>
      <w:r>
        <w:rPr>
          <w:position w:val="-1"/>
          <w:sz w:val="22"/>
          <w:lang w:val="en-US"/>
        </w:rPr>
        <w:t xml:space="preserve"> </w:t>
      </w:r>
      <w:hyperlink r:id="rId7" w:history="1">
        <w:r w:rsidRPr="00C451EE">
          <w:rPr>
            <w:rStyle w:val="Hyperlink"/>
            <w:position w:val="-1"/>
            <w:sz w:val="22"/>
            <w:lang w:val="en-US"/>
          </w:rPr>
          <w:t>https://doi.org/10.38035/jmpis.v3i1</w:t>
        </w:r>
      </w:hyperlink>
      <w:r>
        <w:rPr>
          <w:position w:val="-1"/>
          <w:sz w:val="22"/>
          <w:lang w:val="en-US"/>
        </w:rPr>
        <w:t xml:space="preserve"> </w:t>
      </w:r>
    </w:p>
    <w:p w14:paraId="5D8B5D80" w14:textId="21BEEFBF" w:rsidR="006D41E4" w:rsidRPr="002C77B4" w:rsidRDefault="006D41E4" w:rsidP="00BB45A4">
      <w:pPr>
        <w:spacing w:after="0" w:line="240" w:lineRule="auto"/>
        <w:jc w:val="right"/>
        <w:rPr>
          <w:spacing w:val="-8"/>
          <w:sz w:val="22"/>
          <w:lang w:val="en-US"/>
        </w:rPr>
      </w:pPr>
      <w:r w:rsidRPr="00BE5D1D">
        <w:rPr>
          <w:b/>
          <w:spacing w:val="-1"/>
          <w:sz w:val="22"/>
        </w:rPr>
        <w:t>R</w:t>
      </w:r>
      <w:r w:rsidRPr="00BE5D1D">
        <w:rPr>
          <w:b/>
          <w:sz w:val="22"/>
        </w:rPr>
        <w:t>e</w:t>
      </w:r>
      <w:r w:rsidRPr="00BE5D1D">
        <w:rPr>
          <w:b/>
          <w:spacing w:val="1"/>
          <w:sz w:val="22"/>
        </w:rPr>
        <w:t>c</w:t>
      </w:r>
      <w:r w:rsidRPr="00BE5D1D">
        <w:rPr>
          <w:b/>
          <w:sz w:val="22"/>
        </w:rPr>
        <w:t>ei</w:t>
      </w:r>
      <w:r w:rsidRPr="00BE5D1D">
        <w:rPr>
          <w:b/>
          <w:spacing w:val="-1"/>
          <w:sz w:val="22"/>
        </w:rPr>
        <w:t>v</w:t>
      </w:r>
      <w:r w:rsidRPr="00BE5D1D">
        <w:rPr>
          <w:b/>
          <w:sz w:val="22"/>
        </w:rPr>
        <w:t>e</w:t>
      </w:r>
      <w:r w:rsidRPr="00BE5D1D">
        <w:rPr>
          <w:b/>
          <w:spacing w:val="1"/>
          <w:sz w:val="22"/>
        </w:rPr>
        <w:t>d</w:t>
      </w:r>
      <w:r w:rsidRPr="00BE5D1D">
        <w:rPr>
          <w:b/>
          <w:sz w:val="22"/>
        </w:rPr>
        <w:t>:</w:t>
      </w:r>
      <w:r w:rsidRPr="00BE5D1D">
        <w:rPr>
          <w:b/>
          <w:spacing w:val="-8"/>
          <w:sz w:val="22"/>
        </w:rPr>
        <w:t xml:space="preserve"> </w:t>
      </w:r>
      <w:r>
        <w:rPr>
          <w:bCs/>
          <w:spacing w:val="-8"/>
          <w:sz w:val="22"/>
          <w:lang w:val="en-US"/>
        </w:rPr>
        <w:t>17 December</w:t>
      </w:r>
      <w:r>
        <w:rPr>
          <w:spacing w:val="-8"/>
          <w:sz w:val="22"/>
          <w:lang w:val="en-US"/>
        </w:rPr>
        <w:t xml:space="preserve"> 2021</w:t>
      </w:r>
      <w:r w:rsidRPr="00BE5D1D">
        <w:rPr>
          <w:b/>
          <w:spacing w:val="-8"/>
          <w:sz w:val="22"/>
        </w:rPr>
        <w:t>,</w:t>
      </w:r>
      <w:r>
        <w:rPr>
          <w:b/>
          <w:spacing w:val="-8"/>
          <w:sz w:val="22"/>
          <w:lang w:val="en-US"/>
        </w:rPr>
        <w:t xml:space="preserve"> </w:t>
      </w:r>
      <w:r w:rsidRPr="00BE5D1D">
        <w:rPr>
          <w:b/>
          <w:spacing w:val="-1"/>
          <w:sz w:val="22"/>
        </w:rPr>
        <w:t>R</w:t>
      </w:r>
      <w:r w:rsidRPr="00BE5D1D">
        <w:rPr>
          <w:b/>
          <w:sz w:val="22"/>
        </w:rPr>
        <w:t>e</w:t>
      </w:r>
      <w:r w:rsidRPr="00BE5D1D">
        <w:rPr>
          <w:b/>
          <w:spacing w:val="-1"/>
          <w:sz w:val="22"/>
        </w:rPr>
        <w:t>v</w:t>
      </w:r>
      <w:r w:rsidRPr="00BE5D1D">
        <w:rPr>
          <w:b/>
          <w:spacing w:val="2"/>
          <w:sz w:val="22"/>
        </w:rPr>
        <w:t>i</w:t>
      </w:r>
      <w:r w:rsidRPr="00BE5D1D">
        <w:rPr>
          <w:b/>
          <w:spacing w:val="-1"/>
          <w:sz w:val="22"/>
        </w:rPr>
        <w:t>s</w:t>
      </w:r>
      <w:r w:rsidRPr="00BE5D1D">
        <w:rPr>
          <w:b/>
          <w:sz w:val="22"/>
        </w:rPr>
        <w:t>e</w:t>
      </w:r>
      <w:r w:rsidRPr="00BE5D1D">
        <w:rPr>
          <w:b/>
          <w:spacing w:val="1"/>
          <w:sz w:val="22"/>
        </w:rPr>
        <w:t>d</w:t>
      </w:r>
      <w:r w:rsidRPr="00BE5D1D">
        <w:rPr>
          <w:b/>
          <w:sz w:val="22"/>
        </w:rPr>
        <w:t xml:space="preserve">: </w:t>
      </w:r>
      <w:r>
        <w:rPr>
          <w:spacing w:val="-8"/>
          <w:sz w:val="22"/>
          <w:lang w:val="en-US"/>
        </w:rPr>
        <w:t>22 Januari 2022</w:t>
      </w:r>
      <w:r w:rsidRPr="00BE5D1D">
        <w:rPr>
          <w:spacing w:val="-8"/>
          <w:sz w:val="22"/>
        </w:rPr>
        <w:t>,</w:t>
      </w:r>
      <w:r w:rsidRPr="00BE5D1D">
        <w:rPr>
          <w:spacing w:val="-7"/>
          <w:sz w:val="22"/>
        </w:rPr>
        <w:t xml:space="preserve"> </w:t>
      </w:r>
      <w:r w:rsidRPr="00BE5D1D">
        <w:rPr>
          <w:b/>
          <w:sz w:val="22"/>
        </w:rPr>
        <w:t xml:space="preserve">Publish: </w:t>
      </w:r>
      <w:r>
        <w:rPr>
          <w:spacing w:val="-8"/>
          <w:sz w:val="22"/>
          <w:lang w:val="en-US"/>
        </w:rPr>
        <w:t>22 Februari 2022</w:t>
      </w:r>
    </w:p>
    <w:bookmarkEnd w:id="0"/>
    <w:p w14:paraId="062DD34B" w14:textId="7058384F" w:rsidR="00FA5069" w:rsidRPr="006D41E4" w:rsidRDefault="006D41E4" w:rsidP="00BB45A4">
      <w:pPr>
        <w:spacing w:after="0" w:line="240" w:lineRule="auto"/>
        <w:jc w:val="center"/>
        <w:rPr>
          <w:b/>
        </w:rPr>
      </w:pPr>
      <w:r>
        <w:rPr>
          <w:b/>
          <w:noProof/>
          <w:lang w:val="en-US"/>
        </w:rPr>
        <w:drawing>
          <wp:inline distT="0" distB="0" distL="0" distR="0" wp14:anchorId="739F5EA2" wp14:editId="43FE55FA">
            <wp:extent cx="5731510" cy="939160"/>
            <wp:effectExtent l="19050" t="19050" r="21590" b="13970"/>
            <wp:docPr id="12" name="Picture 12" descr="D:\0. DINASTI +++++\0. Cover, Logo, Header &amp; Kop DINASTI Juli. 2020\2. dinastirev\3. JMPI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0. DINASTI +++++\0. Cover, Logo, Header &amp; Kop DINASTI Juli. 2020\2. dinastirev\3. JMPIS.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939160"/>
                    </a:xfrm>
                    <a:prstGeom prst="rect">
                      <a:avLst/>
                    </a:prstGeom>
                    <a:noFill/>
                    <a:ln>
                      <a:solidFill>
                        <a:schemeClr val="accent1"/>
                      </a:solidFill>
                    </a:ln>
                  </pic:spPr>
                </pic:pic>
              </a:graphicData>
            </a:graphic>
          </wp:inline>
        </w:drawing>
      </w:r>
      <w:bookmarkEnd w:id="1"/>
    </w:p>
    <w:p w14:paraId="390A69A3" w14:textId="446806DC" w:rsidR="003C3A88" w:rsidRDefault="002C77ED" w:rsidP="00BB45A4">
      <w:pPr>
        <w:spacing w:line="240" w:lineRule="auto"/>
        <w:jc w:val="left"/>
        <w:rPr>
          <w:b/>
          <w:color w:val="00009E"/>
          <w:sz w:val="28"/>
        </w:rPr>
      </w:pPr>
      <w:r w:rsidRPr="006D41E4">
        <w:rPr>
          <w:b/>
          <w:color w:val="00009E"/>
          <w:sz w:val="28"/>
        </w:rPr>
        <w:t>LITERRATURE REVIEW</w:t>
      </w:r>
      <w:r w:rsidRPr="006D41E4">
        <w:rPr>
          <w:b/>
          <w:color w:val="00009E"/>
          <w:sz w:val="28"/>
          <w:lang w:val="en-US"/>
        </w:rPr>
        <w:t xml:space="preserve"> </w:t>
      </w:r>
      <w:r w:rsidRPr="006D41E4">
        <w:rPr>
          <w:b/>
          <w:i/>
          <w:iCs/>
          <w:color w:val="00009E"/>
          <w:sz w:val="28"/>
        </w:rPr>
        <w:t>WORD OF MOUTH</w:t>
      </w:r>
      <w:r w:rsidRPr="006D41E4">
        <w:rPr>
          <w:b/>
          <w:color w:val="00009E"/>
          <w:sz w:val="28"/>
        </w:rPr>
        <w:t xml:space="preserve"> DALAM MEMBENTUK MINAT PEMBELIAN ULANG: KUALITAS PRODUK DAN KUALITAS PELAYANAN</w:t>
      </w:r>
    </w:p>
    <w:p w14:paraId="65DC0AC6" w14:textId="77777777" w:rsidR="00BB45A4" w:rsidRPr="00BB45A4" w:rsidRDefault="00BB45A4" w:rsidP="00BB45A4">
      <w:pPr>
        <w:spacing w:line="240" w:lineRule="auto"/>
        <w:jc w:val="left"/>
        <w:rPr>
          <w:b/>
          <w:color w:val="00009E"/>
          <w:sz w:val="28"/>
        </w:rPr>
      </w:pPr>
    </w:p>
    <w:p w14:paraId="1EF6E674" w14:textId="77777777" w:rsidR="00FA5069" w:rsidRDefault="002C77ED" w:rsidP="00BB45A4">
      <w:pPr>
        <w:spacing w:after="0" w:line="240" w:lineRule="auto"/>
        <w:rPr>
          <w:b/>
          <w:vertAlign w:val="superscript"/>
        </w:rPr>
      </w:pPr>
      <w:r>
        <w:rPr>
          <w:b/>
        </w:rPr>
        <w:t>Delis Prinia</w:t>
      </w:r>
      <w:r>
        <w:rPr>
          <w:b/>
          <w:vertAlign w:val="superscript"/>
        </w:rPr>
        <w:t>1</w:t>
      </w:r>
      <w:r>
        <w:rPr>
          <w:b/>
        </w:rPr>
        <w:t>, Muhammad Rizki Ibnu Fatih</w:t>
      </w:r>
      <w:r>
        <w:rPr>
          <w:b/>
          <w:vertAlign w:val="superscript"/>
        </w:rPr>
        <w:t>2</w:t>
      </w:r>
      <w:r>
        <w:rPr>
          <w:b/>
        </w:rPr>
        <w:t>, Nabillah Deriefca Rahmawati</w:t>
      </w:r>
      <w:r>
        <w:rPr>
          <w:b/>
          <w:vertAlign w:val="superscript"/>
        </w:rPr>
        <w:t>3</w:t>
      </w:r>
    </w:p>
    <w:p w14:paraId="00F3C590" w14:textId="77777777" w:rsidR="00FA5069" w:rsidRDefault="002C77ED" w:rsidP="00BB45A4">
      <w:pPr>
        <w:spacing w:after="0" w:line="240" w:lineRule="auto"/>
        <w:rPr>
          <w:color w:val="0070C0"/>
        </w:rPr>
      </w:pPr>
      <w:r>
        <w:rPr>
          <w:szCs w:val="24"/>
          <w:vertAlign w:val="superscript"/>
        </w:rPr>
        <w:t>1)</w:t>
      </w:r>
      <w:r>
        <w:rPr>
          <w:szCs w:val="24"/>
        </w:rPr>
        <w:t xml:space="preserve">Mahasiswa Fakultas Ekonomi dan Bisnis, Universitas Bhayangkara Jakarta Raya Bekasi, email: </w:t>
      </w:r>
      <w:r>
        <w:rPr>
          <w:color w:val="0070C0"/>
          <w:szCs w:val="24"/>
          <w:u w:val="single"/>
        </w:rPr>
        <w:t>delis.prinia19@mhs.ubharajaya.ac.id</w:t>
      </w:r>
    </w:p>
    <w:p w14:paraId="22EEDB7D" w14:textId="77777777" w:rsidR="00FA5069" w:rsidRDefault="002C77ED" w:rsidP="00BB45A4">
      <w:pPr>
        <w:spacing w:after="0" w:line="240" w:lineRule="auto"/>
      </w:pPr>
      <w:r>
        <w:rPr>
          <w:szCs w:val="24"/>
          <w:vertAlign w:val="superscript"/>
        </w:rPr>
        <w:t>2)</w:t>
      </w:r>
      <w:r>
        <w:rPr>
          <w:szCs w:val="24"/>
        </w:rPr>
        <w:t xml:space="preserve">Mahasiswa Fakultas Ekonomi dan Bisnis, Universitas Bhayangkara Jakarta Raya Bekasi, email: </w:t>
      </w:r>
      <w:r>
        <w:rPr>
          <w:color w:val="0070C0"/>
          <w:szCs w:val="24"/>
          <w:u w:val="single"/>
        </w:rPr>
        <w:t>muhammad.rizki.ibnu.fatih19@mhs.ubharajaya.ac.id</w:t>
      </w:r>
    </w:p>
    <w:p w14:paraId="40670A67" w14:textId="77777777" w:rsidR="00FA5069" w:rsidRDefault="002C77ED" w:rsidP="00BB45A4">
      <w:pPr>
        <w:spacing w:after="0" w:line="240" w:lineRule="auto"/>
      </w:pPr>
      <w:r>
        <w:rPr>
          <w:szCs w:val="24"/>
          <w:vertAlign w:val="superscript"/>
        </w:rPr>
        <w:t>3)</w:t>
      </w:r>
      <w:r>
        <w:rPr>
          <w:szCs w:val="24"/>
        </w:rPr>
        <w:t xml:space="preserve">Mahasiswa Fakultas Ekonomi dan Bisnis, Universitas Bhayangkara Jakarta Raya Bekasi, email: </w:t>
      </w:r>
      <w:r>
        <w:rPr>
          <w:color w:val="0070C0"/>
          <w:u w:val="single"/>
        </w:rPr>
        <w:t>nabillah.deriefca.rahmawati19@mhs.ubharajaya.ac.id</w:t>
      </w:r>
    </w:p>
    <w:p w14:paraId="4C06D50A" w14:textId="77777777" w:rsidR="00FA5069" w:rsidRDefault="00FA5069" w:rsidP="00BB45A4">
      <w:pPr>
        <w:spacing w:after="0" w:line="240" w:lineRule="auto"/>
        <w:rPr>
          <w:lang w:val="en-US"/>
        </w:rPr>
      </w:pPr>
    </w:p>
    <w:p w14:paraId="3D27CB08" w14:textId="77777777" w:rsidR="00FA5069" w:rsidRDefault="002C77ED" w:rsidP="00BB45A4">
      <w:pPr>
        <w:spacing w:before="35" w:line="240" w:lineRule="auto"/>
        <w:ind w:right="846"/>
        <w:rPr>
          <w:b/>
          <w:sz w:val="20"/>
          <w:szCs w:val="20"/>
          <w:vertAlign w:val="superscript"/>
          <w:lang w:val="en-US"/>
        </w:rPr>
      </w:pPr>
      <w:r>
        <w:rPr>
          <w:b/>
          <w:sz w:val="20"/>
          <w:szCs w:val="20"/>
        </w:rPr>
        <w:t xml:space="preserve">Corresponding Author: </w:t>
      </w:r>
      <w:r>
        <w:rPr>
          <w:b/>
          <w:sz w:val="20"/>
          <w:szCs w:val="20"/>
          <w:lang w:val="en-US"/>
        </w:rPr>
        <w:t>Delis Prinia</w:t>
      </w:r>
      <w:r>
        <w:rPr>
          <w:b/>
          <w:sz w:val="20"/>
          <w:szCs w:val="20"/>
          <w:vertAlign w:val="superscript"/>
          <w:lang w:val="en-US"/>
        </w:rPr>
        <w:t>1</w:t>
      </w:r>
    </w:p>
    <w:p w14:paraId="3AA4C90C" w14:textId="77777777" w:rsidR="00FA5069" w:rsidRDefault="002C77ED" w:rsidP="00BB45A4">
      <w:pPr>
        <w:spacing w:line="240" w:lineRule="auto"/>
        <w:rPr>
          <w:rFonts w:ascii="Calibri" w:hAnsi="Calibri"/>
          <w:lang w:val="en-US"/>
        </w:rPr>
      </w:pPr>
      <w:r>
        <w:rPr>
          <w:b/>
          <w:bCs/>
          <w:szCs w:val="24"/>
        </w:rPr>
        <w:t>Abstrak</w:t>
      </w:r>
      <w:r>
        <w:rPr>
          <w:b/>
          <w:bCs/>
          <w:szCs w:val="24"/>
          <w:lang w:val="en-US"/>
        </w:rPr>
        <w:t>:</w:t>
      </w:r>
      <w:r>
        <w:rPr>
          <w:rFonts w:ascii="Calibri" w:hAnsi="Calibri"/>
        </w:rPr>
        <w:t xml:space="preserve"> </w:t>
      </w:r>
      <w:r>
        <w:rPr>
          <w:lang w:val="en-US"/>
        </w:rPr>
        <w:t xml:space="preserve">Dalam membentuk suatu penelitian diperlukan penelitian terdahulu yang relevan, hal ini berguna untuk memperkuat teori atau fenomena yang diangkat dalam penelitian. Melalui artikel </w:t>
      </w:r>
      <w:r>
        <w:rPr>
          <w:i/>
          <w:iCs/>
          <w:lang w:val="en-US"/>
        </w:rPr>
        <w:t xml:space="preserve">literature review </w:t>
      </w:r>
      <w:r>
        <w:rPr>
          <w:lang w:val="en-US"/>
        </w:rPr>
        <w:t>manajemen pemasaran ini maka dapat terbentuk hipotesis yang dapat digunakan pada riset selanjutnya.</w:t>
      </w:r>
      <w:r>
        <w:rPr>
          <w:rFonts w:ascii="Calibri" w:hAnsi="Calibri"/>
          <w:lang w:val="en-US"/>
        </w:rPr>
        <w:t xml:space="preserve"> </w:t>
      </w:r>
      <w:r>
        <w:t xml:space="preserve">Artikel ini mereview faktor yang mempengaruhi </w:t>
      </w:r>
      <w:r>
        <w:rPr>
          <w:i/>
        </w:rPr>
        <w:t>word of mouth</w:t>
      </w:r>
      <w:r>
        <w:t xml:space="preserve"> dan minat beli ulang melalui kualitas produk dan kualitas layanan.</w:t>
      </w:r>
      <w:r>
        <w:rPr>
          <w:lang w:val="en-US"/>
        </w:rPr>
        <w:t xml:space="preserve"> </w:t>
      </w:r>
      <w:r>
        <w:t xml:space="preserve">Hasil dari </w:t>
      </w:r>
      <w:r>
        <w:rPr>
          <w:i/>
        </w:rPr>
        <w:t>library research</w:t>
      </w:r>
      <w:r>
        <w:t xml:space="preserve"> ini  adalah  bahwa: 1) Kualitas produk berpengaruh terhadap minat beli ulang; 2) Kualitas layanan berpengaruh terhadap minat beli ulang; 3) Kualitas produk berpengaruh terhadap </w:t>
      </w:r>
      <w:r>
        <w:rPr>
          <w:i/>
        </w:rPr>
        <w:t>word of mouth</w:t>
      </w:r>
      <w:r>
        <w:t xml:space="preserve">; 4) kualitas layanan berpengaruh terhadap </w:t>
      </w:r>
      <w:r>
        <w:rPr>
          <w:i/>
        </w:rPr>
        <w:t>word of mouth</w:t>
      </w:r>
      <w:r>
        <w:t xml:space="preserve">; dan 5) </w:t>
      </w:r>
      <w:r>
        <w:rPr>
          <w:i/>
        </w:rPr>
        <w:t>Word of mouth</w:t>
      </w:r>
      <w:r>
        <w:t xml:space="preserve"> berpengaruh terhadap minat beli ulang.</w:t>
      </w:r>
    </w:p>
    <w:p w14:paraId="5EC1B4B6" w14:textId="77777777" w:rsidR="00FA5069" w:rsidRDefault="002C77ED" w:rsidP="00BB45A4">
      <w:pPr>
        <w:spacing w:after="0" w:line="240" w:lineRule="auto"/>
        <w:rPr>
          <w:bCs/>
          <w:szCs w:val="24"/>
          <w:lang w:val="en-US"/>
        </w:rPr>
      </w:pPr>
      <w:r>
        <w:rPr>
          <w:b/>
        </w:rPr>
        <w:t>Kata Kunci:</w:t>
      </w:r>
      <w:r>
        <w:t xml:space="preserve"> Word of Mouth, Minat Beli Ulang, Kualitas Produk, dan Kualitas Pelayanan.</w:t>
      </w:r>
    </w:p>
    <w:p w14:paraId="483EA4C6" w14:textId="77777777" w:rsidR="00FA5069" w:rsidRDefault="00FA5069" w:rsidP="00BB45A4">
      <w:pPr>
        <w:pBdr>
          <w:top w:val="single" w:sz="4" w:space="1" w:color="auto"/>
        </w:pBdr>
        <w:spacing w:after="0" w:line="240" w:lineRule="auto"/>
        <w:rPr>
          <w:color w:val="003399"/>
          <w:lang w:val="en-US"/>
        </w:rPr>
      </w:pPr>
    </w:p>
    <w:p w14:paraId="26442708" w14:textId="77777777" w:rsidR="00FA5069" w:rsidRDefault="002C77ED" w:rsidP="00BB45A4">
      <w:pPr>
        <w:pStyle w:val="Heading1"/>
        <w:numPr>
          <w:ilvl w:val="0"/>
          <w:numId w:val="0"/>
        </w:numPr>
        <w:spacing w:before="0" w:after="0" w:line="240" w:lineRule="auto"/>
        <w:rPr>
          <w:color w:val="003399"/>
          <w:sz w:val="24"/>
          <w:szCs w:val="24"/>
        </w:rPr>
      </w:pPr>
      <w:r>
        <w:rPr>
          <w:color w:val="003399"/>
          <w:sz w:val="24"/>
          <w:szCs w:val="24"/>
        </w:rPr>
        <w:t>PENDAHULUAN</w:t>
      </w:r>
    </w:p>
    <w:p w14:paraId="218D34F3" w14:textId="4B605705" w:rsidR="006D41E4" w:rsidRDefault="002C77ED" w:rsidP="00C325E2">
      <w:pPr>
        <w:spacing w:after="0" w:line="240" w:lineRule="auto"/>
        <w:ind w:firstLine="720"/>
        <w:rPr>
          <w:szCs w:val="24"/>
        </w:rPr>
      </w:pPr>
      <w:r>
        <w:rPr>
          <w:szCs w:val="24"/>
        </w:rPr>
        <w:t xml:space="preserve">Fenomena </w:t>
      </w:r>
      <w:r>
        <w:rPr>
          <w:i/>
          <w:iCs/>
          <w:szCs w:val="24"/>
        </w:rPr>
        <w:t>Hypercompetition</w:t>
      </w:r>
      <w:r>
        <w:rPr>
          <w:szCs w:val="24"/>
        </w:rPr>
        <w:t xml:space="preserve"> atau semakin pesatnya keadaan pasar terhadap persaingan antar bisnis, dapat menyebabkan ketidakseimbangan pasar dan memincu tantangan menjadi semakin berat karena usaha dengan konsep yang sama sudah tidak lagi sendiri, dengan kata lain sudah banyak usaha dengan kriteria yang sama terbentuk.</w:t>
      </w:r>
    </w:p>
    <w:p w14:paraId="2A7150B3" w14:textId="3C281566" w:rsidR="006D41E4" w:rsidRDefault="002C77ED" w:rsidP="00C325E2">
      <w:pPr>
        <w:spacing w:after="0" w:line="240" w:lineRule="auto"/>
        <w:ind w:firstLine="720"/>
        <w:rPr>
          <w:szCs w:val="24"/>
        </w:rPr>
      </w:pPr>
      <w:r>
        <w:rPr>
          <w:szCs w:val="24"/>
        </w:rPr>
        <w:t xml:space="preserve">Dalam hal ini, fokus bisnis tidak hanya berhenti pada perilaku pembelian, melainkan proses mempengaruhi minat konsumen untuk melakukan pembelian ulang. Minat beli ulang merupakan perilaku konsumen yang merasa puas akan suatu produk atau jasa yang </w:t>
      </w:r>
      <w:r>
        <w:rPr>
          <w:szCs w:val="24"/>
          <w:lang w:val="en-US"/>
        </w:rPr>
        <w:t>telah</w:t>
      </w:r>
      <w:r>
        <w:rPr>
          <w:szCs w:val="24"/>
        </w:rPr>
        <w:t xml:space="preserve"> mereka konsumsi dan gunakan sebelumnya, sehingga timbul minat untuk melakukan pembelian ulang terhadap produk maupun jasa tersebut (Sumarwan, 2015:168). Kepuasan tersebut dapat diukur melalui komunikasi yang terjalin antara konsumen dengan konsumen lain, yang biasa dilakukan secara langsung melalui sarana mulut ke mulut. Proses komunikasi tersebut dikenal sebagai </w:t>
      </w:r>
      <w:r>
        <w:rPr>
          <w:i/>
          <w:iCs/>
          <w:szCs w:val="24"/>
        </w:rPr>
        <w:t>word of mouth</w:t>
      </w:r>
      <w:r>
        <w:rPr>
          <w:szCs w:val="24"/>
        </w:rPr>
        <w:t xml:space="preserve">. Menurut Brown et al (2005:125) </w:t>
      </w:r>
      <w:r>
        <w:rPr>
          <w:i/>
          <w:iCs/>
          <w:szCs w:val="24"/>
        </w:rPr>
        <w:t>word of mouth</w:t>
      </w:r>
      <w:r>
        <w:rPr>
          <w:szCs w:val="24"/>
        </w:rPr>
        <w:t xml:space="preserve"> merupakan tindakan konsumen dalam melakukan pembicaraan bersama konsumen lain</w:t>
      </w:r>
      <w:r>
        <w:rPr>
          <w:szCs w:val="24"/>
          <w:lang w:val="en-US"/>
        </w:rPr>
        <w:t xml:space="preserve"> </w:t>
      </w:r>
      <w:r>
        <w:rPr>
          <w:szCs w:val="24"/>
        </w:rPr>
        <w:lastRenderedPageBreak/>
        <w:t>mengenai kualitas suatu produk, serta layanan berdasarkan pengalaman mereka atas penggunaan produk maupun jasa tersebut.</w:t>
      </w:r>
    </w:p>
    <w:p w14:paraId="65F1030B" w14:textId="148415AD" w:rsidR="006D41E4" w:rsidRPr="00C325E2" w:rsidRDefault="002C77ED" w:rsidP="00C325E2">
      <w:pPr>
        <w:spacing w:after="0" w:line="240" w:lineRule="auto"/>
        <w:ind w:firstLine="720"/>
        <w:rPr>
          <w:szCs w:val="24"/>
          <w:lang w:val="en-US"/>
        </w:rPr>
      </w:pPr>
      <w:r>
        <w:rPr>
          <w:szCs w:val="24"/>
        </w:rPr>
        <w:t xml:space="preserve">Berdasarkan faktor-faktor di atas, maka tujuan dari penulisan </w:t>
      </w:r>
      <w:r>
        <w:rPr>
          <w:i/>
          <w:iCs/>
          <w:szCs w:val="24"/>
        </w:rPr>
        <w:t>literature review paper</w:t>
      </w:r>
      <w:r>
        <w:rPr>
          <w:szCs w:val="24"/>
        </w:rPr>
        <w:t xml:space="preserve"> ini dibuat untuk mengetahui pengaruh kualitas produk dan kualitas pelayanan terhadap </w:t>
      </w:r>
      <w:r>
        <w:rPr>
          <w:i/>
          <w:iCs/>
          <w:szCs w:val="24"/>
        </w:rPr>
        <w:t xml:space="preserve">word of mouth </w:t>
      </w:r>
      <w:r>
        <w:rPr>
          <w:szCs w:val="24"/>
        </w:rPr>
        <w:t xml:space="preserve">dalam membentuk minat konsumen untuk kembali membeli produk-produk yang ditawarkan oleh suatu perusahaan. </w:t>
      </w:r>
    </w:p>
    <w:p w14:paraId="6CA083EA" w14:textId="6A0EB361" w:rsidR="00FA5069" w:rsidRDefault="006D41E4" w:rsidP="00BB45A4">
      <w:pPr>
        <w:spacing w:after="0" w:line="240" w:lineRule="auto"/>
        <w:ind w:firstLine="360"/>
        <w:rPr>
          <w:szCs w:val="24"/>
          <w:lang w:val="en-US"/>
        </w:rPr>
      </w:pPr>
      <w:r>
        <w:rPr>
          <w:szCs w:val="24"/>
        </w:rPr>
        <w:tab/>
      </w:r>
      <w:r w:rsidR="002C77ED">
        <w:rPr>
          <w:szCs w:val="24"/>
        </w:rPr>
        <w:t xml:space="preserve">Melalui uraian latar belakang di atas maka dapat di rumuskan masalah-masalah yang akan dibahas pada artikel literatur ini, yaitu: 1. Pengaruh kualitas produk terhadap </w:t>
      </w:r>
      <w:r w:rsidR="002C77ED">
        <w:rPr>
          <w:i/>
          <w:iCs/>
          <w:szCs w:val="24"/>
        </w:rPr>
        <w:t>word of mouth</w:t>
      </w:r>
      <w:r w:rsidR="002C77ED">
        <w:rPr>
          <w:szCs w:val="24"/>
        </w:rPr>
        <w:t xml:space="preserve"> 2. Pengaruh kualitas pelayanan terhadap </w:t>
      </w:r>
      <w:r w:rsidR="002C77ED">
        <w:rPr>
          <w:i/>
          <w:iCs/>
          <w:szCs w:val="24"/>
        </w:rPr>
        <w:t>word of mouth</w:t>
      </w:r>
      <w:r w:rsidR="002C77ED">
        <w:rPr>
          <w:szCs w:val="24"/>
        </w:rPr>
        <w:t xml:space="preserve"> 3. Pengaruh kualitas produk terhadap minat beli ulang 4. Pengaruh kualitas pelayanan terhadap minat beli ulang. 5. Pengaruh </w:t>
      </w:r>
      <w:r w:rsidR="002C77ED">
        <w:rPr>
          <w:i/>
          <w:iCs/>
          <w:szCs w:val="24"/>
        </w:rPr>
        <w:t xml:space="preserve">word of mouth </w:t>
      </w:r>
      <w:r w:rsidR="002C77ED">
        <w:rPr>
          <w:szCs w:val="24"/>
        </w:rPr>
        <w:t>terhadap minat beli ulang.</w:t>
      </w:r>
      <w:r w:rsidR="002C77ED">
        <w:rPr>
          <w:szCs w:val="24"/>
          <w:lang w:val="en-US"/>
        </w:rPr>
        <w:t xml:space="preserve"> Tujuan penulisan artikel </w:t>
      </w:r>
      <w:r w:rsidR="002C77ED">
        <w:rPr>
          <w:i/>
          <w:szCs w:val="24"/>
          <w:lang w:val="en-US"/>
        </w:rPr>
        <w:t>literature review</w:t>
      </w:r>
      <w:r w:rsidR="002C77ED">
        <w:rPr>
          <w:szCs w:val="24"/>
          <w:lang w:val="en-US"/>
        </w:rPr>
        <w:t xml:space="preserve"> manajemen pemasaran ini adalah untuk membangun hipotesis yang dapat digunakan pada riset selanjutnya.</w:t>
      </w:r>
    </w:p>
    <w:p w14:paraId="64F19EB1" w14:textId="77777777" w:rsidR="00FA5069" w:rsidRDefault="00FA5069" w:rsidP="00BB45A4">
      <w:pPr>
        <w:spacing w:after="0" w:line="240" w:lineRule="auto"/>
        <w:ind w:firstLine="360"/>
        <w:rPr>
          <w:szCs w:val="24"/>
          <w:lang w:val="en-US"/>
        </w:rPr>
      </w:pPr>
    </w:p>
    <w:p w14:paraId="2461E1B7" w14:textId="77777777" w:rsidR="00FA5069" w:rsidRDefault="002C77ED" w:rsidP="00BB45A4">
      <w:pPr>
        <w:spacing w:after="0" w:line="240" w:lineRule="auto"/>
        <w:rPr>
          <w:b/>
          <w:color w:val="003399"/>
        </w:rPr>
      </w:pPr>
      <w:r>
        <w:rPr>
          <w:b/>
          <w:color w:val="003399"/>
          <w:lang w:val="en-GB"/>
        </w:rPr>
        <w:t>KAJIAN PUSTAKA</w:t>
      </w:r>
    </w:p>
    <w:p w14:paraId="5A1CF528" w14:textId="77777777" w:rsidR="00FA5069" w:rsidRDefault="002C77ED" w:rsidP="00BB45A4">
      <w:pPr>
        <w:pStyle w:val="ListParagraph"/>
        <w:spacing w:after="0" w:line="240" w:lineRule="auto"/>
        <w:ind w:left="0"/>
        <w:rPr>
          <w:b/>
          <w:bCs/>
          <w:szCs w:val="24"/>
        </w:rPr>
      </w:pPr>
      <w:r>
        <w:rPr>
          <w:b/>
          <w:bCs/>
          <w:szCs w:val="24"/>
        </w:rPr>
        <w:t>Minat Pembelian Ulang</w:t>
      </w:r>
    </w:p>
    <w:p w14:paraId="022A45A0" w14:textId="54E947C5" w:rsidR="006D41E4" w:rsidRDefault="002C77ED" w:rsidP="00C325E2">
      <w:pPr>
        <w:spacing w:after="0" w:line="240" w:lineRule="auto"/>
        <w:ind w:firstLine="720"/>
        <w:rPr>
          <w:szCs w:val="24"/>
        </w:rPr>
      </w:pPr>
      <w:r>
        <w:rPr>
          <w:szCs w:val="24"/>
        </w:rPr>
        <w:t xml:space="preserve">Minat merupakan kehendak, keinginan, dan rasa suka. Minat pembelian terbentuk setelah melewati proses penilaian sebagai alternatif. Pada proses penilaian, seorang konsumen akan membentuk suatu rangkaian terkait pilihan produk apa yang akan mereka beli (Kotler, Bowen dan Makens., 2014). </w:t>
      </w:r>
      <w:r w:rsidR="006D41E4">
        <w:rPr>
          <w:szCs w:val="24"/>
          <w:lang w:val="en-US"/>
        </w:rPr>
        <w:t xml:space="preserve"> </w:t>
      </w:r>
      <w:r>
        <w:rPr>
          <w:szCs w:val="24"/>
        </w:rPr>
        <w:t>Salah satu efek dari pembelian adalah pembelian ulang. Pembelian ulang merupakan kegiatan konsumen</w:t>
      </w:r>
      <w:r>
        <w:rPr>
          <w:szCs w:val="24"/>
          <w:lang w:val="en-US"/>
        </w:rPr>
        <w:t xml:space="preserve"> yang kembali menggunakan</w:t>
      </w:r>
      <w:r>
        <w:rPr>
          <w:szCs w:val="24"/>
        </w:rPr>
        <w:t xml:space="preserve"> produk atau jasa sebanyak lebih dari satu kali Peter &amp; Olson dalam (Oetomo &amp; Nugrahaeni, 2012). Atas dasar respon positif terhadap apa yang telah diberikan melalui jasa dan produk yang mereka konsumsi Corin et al., dalam </w:t>
      </w:r>
      <w:r>
        <w:rPr>
          <w:szCs w:val="24"/>
        </w:rPr>
        <w:fldChar w:fldCharType="begin"/>
      </w:r>
      <w:r>
        <w:rPr>
          <w:szCs w:val="24"/>
        </w:rPr>
        <w:instrText>ADDIN CSL_CITATION {"citationItems":[{"id":"ITEM-1","itemData":{"abstract":"Cafe Buntos 99 yang berlokasi di Sidoarjo adalah cafe yang khusus menyediakan minuman yang memiliki nama yang unik dan citarasa berbeda dengan café pada umumnya. Namun, dalam industri cafe yang sangat kompetitif saat ini, Cafe Buntos 99 harus menciptakan experiential marketing di benak konsumennya. Penelitian ini diadakan untuk mengukur tingkat experiential marketing Cafe Buntos 99 terhadap minat beli ulang konsumen. Ada 100 responden yang berkontribusi dalam penelitian ini. Kriteria responden adalah berusia di atas 17 tahun dan sudah datang ke Cafe Buntos 99 dua kali dalam 6 bulan terakhir. Alat analisa yang digunakan adalah Analisis Deskriptif dan Analisis Regresi Linier Berganda. Hasil Penelitian ini menunjukan bahwa experiential marketing berpengaruh signifikan terhadap minat beli ulang konsumen Café Buntos 99 Sidoarjo. dalam komponen sense experience, feel experience, think experience dan relate experience berpengaruh signifikan terhadap minat beli ulang namun untuk komponen act experience tidak berpengaruh signifikan terhadap minat beli ulang. Kata","author":[{"dropping-particle":"","family":"Gersom Hendarsono","given":"Sugiono Sugiharto","non-dropping-particle":"","parse-names":false,"suffix":""}],"container-title":"Jurnal Manajemen Pemasaran","id":"ITEM-1","issue":"2","issued":{"date-parts":[["2013"]]},"page":"1-8","title":"Analisa Pengaruh Experiental Marketing terhadap Minat Beli Ulang Konsumen","type":"article-journal","volume":"1"},"uris":["http://www.mendeley.com/documents/?uuid=2e3a3693-e473-46df-9be8-d13d0ed785a4","http://www.mendeley.com/documents/?uuid=236e007a-887d-4f5b-9385-735f50490e4a"]}],"mendeley":{"formattedCitation":"(Gersom Hendarsono, 2013)","plainTextFormattedCitation":"(Gersom Hendarsono, 2013)","previouslyFormattedCitation":"(Gersom Hendarsono, 2013)"},"properties":{"noteIndex":0},"schema":"https://github.com/citation-style-language/schema/raw/master/csl-citation.json"}</w:instrText>
      </w:r>
      <w:r>
        <w:rPr>
          <w:szCs w:val="24"/>
        </w:rPr>
        <w:fldChar w:fldCharType="separate"/>
      </w:r>
      <w:r>
        <w:rPr>
          <w:noProof/>
          <w:szCs w:val="24"/>
        </w:rPr>
        <w:t>(Gersom Hendarsono, 2013)</w:t>
      </w:r>
      <w:r>
        <w:rPr>
          <w:szCs w:val="24"/>
        </w:rPr>
        <w:fldChar w:fldCharType="end"/>
      </w:r>
    </w:p>
    <w:p w14:paraId="689525E0" w14:textId="02048335" w:rsidR="00FA5069" w:rsidRDefault="002C77ED" w:rsidP="00BB45A4">
      <w:pPr>
        <w:spacing w:after="0" w:line="240" w:lineRule="auto"/>
        <w:ind w:firstLine="720"/>
        <w:rPr>
          <w:szCs w:val="24"/>
        </w:rPr>
      </w:pPr>
      <w:r>
        <w:rPr>
          <w:szCs w:val="24"/>
        </w:rPr>
        <w:t xml:space="preserve">Menurut hasil penelitian yang telah dilakukan oleh </w:t>
      </w:r>
      <w:r>
        <w:rPr>
          <w:szCs w:val="24"/>
        </w:rPr>
        <w:fldChar w:fldCharType="begin"/>
      </w:r>
      <w:r>
        <w:rPr>
          <w:szCs w:val="24"/>
        </w:rPr>
        <w:instrText>ADDIN CSL_CITATION {"citationItems":[{"id":"ITEM-1","itemData":{"DOI":"10.15242/icehm.ed0814093","abstract":"This research study focuses on investigating the differences among factors affecting repurchase intention of customers in Yangon toward XYZ restaurant. For this study, data collection were done by using self-administered questionnaires, which were distributed to four hundred respondents who had experienced with XYZ restaurant by using judgment and convenience sampling procedures. After gathering information from respondents, the data were processed on SPSS program. Descriptive analysis was used to describe the general information by using percentage and frequency analysis. The sampled respondents were only those living in Yangon. Based on the findings, several recommendations are made such as \"marketer should not ignore the study of the factors in terms of food quality, service quality and customer satisfaction\".","author":[{"dropping-particle":"","family":"Awi","given":"Yaw Ling","non-dropping-particle":"","parse-names":false,"suffix":""},{"dropping-particle":"","family":"Chaipoopirutana","given":"Sirion","non-dropping-particle":"","parse-names":false,"suffix":""}],"id":"ITEM-1","issued":{"date-parts":[["2014"]]},"title":"A Study of Factors Affecting Consumer’s Repurchase Intention Toward XYZ Restaurant, Myanmar","type":"article-journal"},"uris":["http://www.mendeley.com/documents/?uuid=0ecd92a0-b25b-4606-907a-d3753e21e805","http://www.mendeley.com/documents/?uuid=7d8d8e2a-ea51-4d75-8e0b-f14acb689c43"]}],"mendeley":{"formattedCitation":"(Awi &amp; Chaipoopirutana, 2014)","plainTextFormattedCitation":"(Awi &amp; Chaipoopirutana, 2014)","previouslyFormattedCitation":"(Awi &amp; Chaipoopirutana, 2014)"},"properties":{"noteIndex":0},"schema":"https://github.com/citation-style-language/schema/raw/master/csl-citation.json"}</w:instrText>
      </w:r>
      <w:r>
        <w:rPr>
          <w:szCs w:val="24"/>
        </w:rPr>
        <w:fldChar w:fldCharType="separate"/>
      </w:r>
      <w:r>
        <w:rPr>
          <w:noProof/>
          <w:szCs w:val="24"/>
        </w:rPr>
        <w:t>(Awi &amp; Chaipoopirutana, 2014)</w:t>
      </w:r>
      <w:r>
        <w:rPr>
          <w:szCs w:val="24"/>
        </w:rPr>
        <w:fldChar w:fldCharType="end"/>
      </w:r>
      <w:r>
        <w:rPr>
          <w:szCs w:val="24"/>
        </w:rPr>
        <w:t xml:space="preserve">, serta </w:t>
      </w:r>
      <w:r>
        <w:rPr>
          <w:szCs w:val="24"/>
        </w:rPr>
        <w:fldChar w:fldCharType="begin"/>
      </w:r>
      <w:r>
        <w:rPr>
          <w:szCs w:val="24"/>
        </w:rPr>
        <w:instrText>ADDIN CSL_CITATION {"citationItems":[{"id":"ITEM-1","itemData":{"abstract":"Tujuan dari penelitian ini adalah untuk mengetahui faktor-faktor yang mempengaruhi minat pembelian konsumen terhadap produk Naget Delicy. Jenis penelitian yang digunakan adalah penelitian kualitatif deskriptif. Data yang disajikan dalam penelitian ini didapatkan melalui kuesioner yang diberikan kepada 80 responden dan wawancara yang dilakukan kepada lima informan yang dipilih dari hasil kuesioner. Uji validitas dan reliabilitas pada penelitian ini menggunaka teknik triangulasi. Alat analisis yang digunakan adalah faktor yang mempengaruhi minat pembelian ulang konsumen. Hasil dari penelitian ini adalah ditemukannya tujuh faktor yang mempengaruhi minat pembelian ulang konsumen, yaitu kepuasan pelanggan, kualitas layanan, preferensi merek, kualitas produk, nilai yang dirasakan, harga, dan lingkungan fisik. Secara keseluruhan, performa perusahaan pada faktor kualitas layanan, kualitas produk, nilai yang dirasakan, dan harga sudah cukup baik, namun tidak cukup baik pada tiga faktor lainnya, yaitu faktor kepuasan pelanggan, preferensi merek, dan lingkungan fisik.","author":[{"dropping-particle":"","family":"Putri","given":"Laurensia Hanjani","non-dropping-particle":"","parse-names":false,"suffix":""}],"container-title":"Jurnal Manajemen dan Start-Up Bisnis","id":"ITEM-1","issue":"2","issued":{"date-parts":[["2016"]]},"page":"162-170","title":"Faktor-faktor Yang Mempengaruhi Minat Pembelian Ulang Konsumen Terhadap Produk Naget Delicy","type":"article-journal","volume":"1"},"uris":["http://www.mendeley.com/documents/?uuid=5a0e6786-e835-4131-97cf-1439fe169574","http://www.mendeley.com/documents/?uuid=43abbaa8-27a0-41ac-809c-682e922ba69b"]}],"mendeley":{"formattedCitation":"(L. H. Putri, 2016)","plainTextFormattedCitation":"(L. H. Putri, 2016)","previouslyFormattedCitation":"(L. H. Putri, 2016)"},"properties":{"noteIndex":0},"schema":"https://github.com/citation-style-language/schema/raw/master/csl-citation.json"}</w:instrText>
      </w:r>
      <w:r>
        <w:rPr>
          <w:szCs w:val="24"/>
        </w:rPr>
        <w:fldChar w:fldCharType="separate"/>
      </w:r>
      <w:r>
        <w:rPr>
          <w:noProof/>
          <w:szCs w:val="24"/>
        </w:rPr>
        <w:t>(L. H. Putri, 2016)</w:t>
      </w:r>
      <w:r>
        <w:rPr>
          <w:szCs w:val="24"/>
        </w:rPr>
        <w:fldChar w:fldCharType="end"/>
      </w:r>
      <w:r>
        <w:rPr>
          <w:szCs w:val="24"/>
        </w:rPr>
        <w:t xml:space="preserve"> menunjukan bahwa terdapat beberapa faktor yang dapat mempengaruhi minat pembelian ulang, yaitu: </w:t>
      </w:r>
    </w:p>
    <w:p w14:paraId="3CDB01E7" w14:textId="77777777" w:rsidR="00FA5069" w:rsidRDefault="002C77ED" w:rsidP="00C325E2">
      <w:pPr>
        <w:pStyle w:val="ListParagraph"/>
        <w:numPr>
          <w:ilvl w:val="0"/>
          <w:numId w:val="5"/>
        </w:numPr>
        <w:spacing w:after="0" w:line="240" w:lineRule="auto"/>
        <w:ind w:left="360"/>
        <w:rPr>
          <w:szCs w:val="24"/>
        </w:rPr>
      </w:pPr>
      <w:r>
        <w:rPr>
          <w:szCs w:val="24"/>
        </w:rPr>
        <w:t>Kepuasan Pelanggan</w:t>
      </w:r>
      <w:r>
        <w:rPr>
          <w:szCs w:val="24"/>
          <w:lang w:val="en-US"/>
        </w:rPr>
        <w:t xml:space="preserve">. </w:t>
      </w:r>
      <w:r>
        <w:rPr>
          <w:szCs w:val="24"/>
        </w:rPr>
        <w:t xml:space="preserve">Melalui kepuasan pelanggan dapat mewujudkan perilaku konsumen yang loyal (Chairy &amp; Yantini, 2011). </w:t>
      </w:r>
    </w:p>
    <w:p w14:paraId="38E4DA9A" w14:textId="77777777" w:rsidR="00FA5069" w:rsidRDefault="002C77ED" w:rsidP="00C325E2">
      <w:pPr>
        <w:pStyle w:val="ListParagraph"/>
        <w:numPr>
          <w:ilvl w:val="0"/>
          <w:numId w:val="5"/>
        </w:numPr>
        <w:spacing w:after="0" w:line="240" w:lineRule="auto"/>
        <w:ind w:left="360"/>
        <w:rPr>
          <w:szCs w:val="24"/>
        </w:rPr>
      </w:pPr>
      <w:r>
        <w:rPr>
          <w:szCs w:val="24"/>
        </w:rPr>
        <w:t>Kualitas Layanan</w:t>
      </w:r>
      <w:r>
        <w:rPr>
          <w:szCs w:val="24"/>
          <w:lang w:val="en-US"/>
        </w:rPr>
        <w:t xml:space="preserve">. </w:t>
      </w:r>
      <w:r>
        <w:rPr>
          <w:szCs w:val="24"/>
        </w:rPr>
        <w:t>Kualitas pelayanan yang baik akan memberikan dampak terhadap kepuasan konsumen dan dapat menghasilkan minat pembelian ulang secara berkala (Mardikawati &amp; Farida, 2013).</w:t>
      </w:r>
    </w:p>
    <w:p w14:paraId="3EA31E10" w14:textId="77777777" w:rsidR="00FA5069" w:rsidRDefault="002C77ED" w:rsidP="00C325E2">
      <w:pPr>
        <w:pStyle w:val="ListParagraph"/>
        <w:numPr>
          <w:ilvl w:val="0"/>
          <w:numId w:val="5"/>
        </w:numPr>
        <w:spacing w:after="0" w:line="240" w:lineRule="auto"/>
        <w:ind w:left="360"/>
        <w:rPr>
          <w:szCs w:val="24"/>
        </w:rPr>
      </w:pPr>
      <w:r>
        <w:rPr>
          <w:szCs w:val="24"/>
        </w:rPr>
        <w:t>Preferensi Merek</w:t>
      </w:r>
      <w:r>
        <w:rPr>
          <w:szCs w:val="24"/>
          <w:lang w:val="en-US"/>
        </w:rPr>
        <w:t xml:space="preserve">. </w:t>
      </w:r>
      <w:r>
        <w:rPr>
          <w:szCs w:val="24"/>
        </w:rPr>
        <w:t xml:space="preserve">Hal ini akan berpengaruh terhadap keputusan konsumen untuk membeli produk berdasarkan suatu merek yang didasari atas kesukaan mereka terhadap merek tersebut dibandingkan yang lain Ryu et al. dalam (Awi &amp; Chaipoopirutana, 2014). </w:t>
      </w:r>
    </w:p>
    <w:p w14:paraId="12C516AB" w14:textId="77777777" w:rsidR="00FA5069" w:rsidRDefault="002C77ED" w:rsidP="00C325E2">
      <w:pPr>
        <w:pStyle w:val="ListParagraph"/>
        <w:numPr>
          <w:ilvl w:val="0"/>
          <w:numId w:val="5"/>
        </w:numPr>
        <w:spacing w:after="0" w:line="240" w:lineRule="auto"/>
        <w:ind w:left="360"/>
        <w:rPr>
          <w:szCs w:val="24"/>
        </w:rPr>
      </w:pPr>
      <w:r>
        <w:rPr>
          <w:szCs w:val="24"/>
        </w:rPr>
        <w:t>Kualitas Produk</w:t>
      </w:r>
      <w:r>
        <w:rPr>
          <w:szCs w:val="24"/>
          <w:lang w:val="en-US"/>
        </w:rPr>
        <w:t xml:space="preserve">. </w:t>
      </w:r>
      <w:r>
        <w:rPr>
          <w:szCs w:val="24"/>
        </w:rPr>
        <w:t>Menurut Ryu et al. dalam (Awi &amp; Chaipoopirutana, 2014) menyatakan bahwa kualitas produk merupakan karakteristik dari produk yang dapat diterima oleh konsumen.</w:t>
      </w:r>
    </w:p>
    <w:p w14:paraId="2E036335" w14:textId="77777777" w:rsidR="00FA5069" w:rsidRDefault="002C77ED" w:rsidP="00C325E2">
      <w:pPr>
        <w:pStyle w:val="ListParagraph"/>
        <w:numPr>
          <w:ilvl w:val="0"/>
          <w:numId w:val="5"/>
        </w:numPr>
        <w:spacing w:after="0" w:line="240" w:lineRule="auto"/>
        <w:ind w:left="360"/>
        <w:rPr>
          <w:szCs w:val="24"/>
        </w:rPr>
      </w:pPr>
      <w:r>
        <w:rPr>
          <w:szCs w:val="24"/>
        </w:rPr>
        <w:t>Percived Value</w:t>
      </w:r>
      <w:r>
        <w:rPr>
          <w:szCs w:val="24"/>
          <w:lang w:val="en-US"/>
        </w:rPr>
        <w:t xml:space="preserve">. </w:t>
      </w:r>
      <w:r>
        <w:rPr>
          <w:szCs w:val="24"/>
        </w:rPr>
        <w:t>Mengacu kepada nilai yang diberikan oleh konsumen yang dianggap sebagai hasil melalui perbandingan antara manfaat serta pengorbanan yang dikeluarkan oleh konsumen, Zeithaml dalam (Awi &amp; Chaipoopirutana, 2014).</w:t>
      </w:r>
    </w:p>
    <w:p w14:paraId="4AEA3243" w14:textId="609E4236" w:rsidR="006D41E4" w:rsidRPr="00C325E2" w:rsidRDefault="002C77ED" w:rsidP="00C325E2">
      <w:pPr>
        <w:pStyle w:val="ListParagraph"/>
        <w:numPr>
          <w:ilvl w:val="0"/>
          <w:numId w:val="5"/>
        </w:numPr>
        <w:spacing w:after="0" w:line="240" w:lineRule="auto"/>
        <w:ind w:left="360"/>
        <w:rPr>
          <w:szCs w:val="24"/>
        </w:rPr>
      </w:pPr>
      <w:r>
        <w:rPr>
          <w:szCs w:val="24"/>
        </w:rPr>
        <w:t>Harga</w:t>
      </w:r>
      <w:r>
        <w:rPr>
          <w:szCs w:val="24"/>
          <w:lang w:val="en-US"/>
        </w:rPr>
        <w:t xml:space="preserve">. </w:t>
      </w:r>
      <w:r>
        <w:rPr>
          <w:szCs w:val="24"/>
        </w:rPr>
        <w:t>Dengan keterjangkauan harga dan kualitas produk yang baik dapat menimbulkan kepuasan konsumen sehingga akan menarik konsumen baru untuk datang dengan harapan akan menjadi konsumen yang loyal, Suwarni dan Mayasari dalam (Pupuani &amp; Sulistyawati, 2013).</w:t>
      </w:r>
    </w:p>
    <w:p w14:paraId="623267E9" w14:textId="5CBBFE58" w:rsidR="006D41E4" w:rsidRDefault="002C77ED" w:rsidP="00C325E2">
      <w:pPr>
        <w:spacing w:after="0" w:line="240" w:lineRule="auto"/>
        <w:ind w:firstLine="720"/>
        <w:rPr>
          <w:szCs w:val="24"/>
        </w:rPr>
      </w:pPr>
      <w:r>
        <w:rPr>
          <w:szCs w:val="24"/>
        </w:rPr>
        <w:t xml:space="preserve">Melalui teori-teori yang telah diuraikan di atas, dapat disimpulkan bahwa minat pembelian ulang dapat dipengaruhi oleh beberapa faktor yang berkaitan dengan perilaku konsumen dalam membeli yaitu kepuasan pelanggan, kualitas pelayanan, preferensi merek, </w:t>
      </w:r>
      <w:r>
        <w:rPr>
          <w:szCs w:val="24"/>
        </w:rPr>
        <w:lastRenderedPageBreak/>
        <w:t xml:space="preserve">kualitas produk, </w:t>
      </w:r>
      <w:r>
        <w:rPr>
          <w:i/>
          <w:iCs/>
          <w:szCs w:val="24"/>
        </w:rPr>
        <w:t>perceived value</w:t>
      </w:r>
      <w:r>
        <w:rPr>
          <w:szCs w:val="24"/>
        </w:rPr>
        <w:t>, dan harga yang mayoritasnya dapat berpengaruh terhadap kepuasan dan minat beli konsumen.</w:t>
      </w:r>
    </w:p>
    <w:p w14:paraId="4825FB3D" w14:textId="15972350" w:rsidR="00FA5069" w:rsidRDefault="002C77ED" w:rsidP="00BB45A4">
      <w:pPr>
        <w:spacing w:after="0" w:line="240" w:lineRule="auto"/>
        <w:ind w:firstLine="720"/>
        <w:rPr>
          <w:b/>
          <w:bCs/>
          <w:szCs w:val="24"/>
        </w:rPr>
      </w:pPr>
      <w:r>
        <w:rPr>
          <w:szCs w:val="24"/>
        </w:rPr>
        <w:t>Ekinci (2009:45) menyebutkan bahwa minat pembelian dapat diukur melalui beberapa indikator, diantaranya:</w:t>
      </w:r>
      <w:r>
        <w:rPr>
          <w:b/>
          <w:bCs/>
          <w:szCs w:val="24"/>
        </w:rPr>
        <w:t xml:space="preserve"> </w:t>
      </w:r>
      <w:r>
        <w:rPr>
          <w:szCs w:val="24"/>
        </w:rPr>
        <w:t>1. Kemauan konsumen dalam mencari informasi</w:t>
      </w:r>
      <w:r>
        <w:rPr>
          <w:b/>
          <w:bCs/>
          <w:szCs w:val="24"/>
        </w:rPr>
        <w:t xml:space="preserve">, </w:t>
      </w:r>
      <w:r>
        <w:rPr>
          <w:szCs w:val="24"/>
        </w:rPr>
        <w:t>2. Kesediaan konsumen untuk membayar, 3. Menceritakan hal yang positif, 4. Keinginan akan merekomendasikan</w:t>
      </w:r>
      <w:r>
        <w:rPr>
          <w:b/>
          <w:bCs/>
          <w:szCs w:val="24"/>
        </w:rPr>
        <w:t xml:space="preserve">. </w:t>
      </w:r>
    </w:p>
    <w:p w14:paraId="3F2ECBAE" w14:textId="77777777" w:rsidR="006D41E4" w:rsidRDefault="006D41E4" w:rsidP="00BB45A4">
      <w:pPr>
        <w:spacing w:after="0" w:line="240" w:lineRule="auto"/>
        <w:ind w:firstLine="720"/>
        <w:rPr>
          <w:szCs w:val="24"/>
        </w:rPr>
      </w:pPr>
    </w:p>
    <w:p w14:paraId="74242F52" w14:textId="42C94A28" w:rsidR="00FA5069" w:rsidRDefault="002C77ED" w:rsidP="00BB45A4">
      <w:pPr>
        <w:spacing w:after="0" w:line="240" w:lineRule="auto"/>
        <w:ind w:firstLine="720"/>
        <w:rPr>
          <w:szCs w:val="24"/>
          <w:lang w:val="en-US"/>
        </w:rPr>
      </w:pPr>
      <w:r>
        <w:rPr>
          <w:szCs w:val="24"/>
        </w:rPr>
        <w:t xml:space="preserve">Minat beli ulang telah banyak diteliti oleh para peneliti sebelumnya, diantaranya </w:t>
      </w:r>
      <w:r>
        <w:rPr>
          <w:szCs w:val="24"/>
        </w:rPr>
        <w:fldChar w:fldCharType="begin"/>
      </w:r>
      <w:r>
        <w:rPr>
          <w:szCs w:val="24"/>
        </w:rPr>
        <w:instrText>ADDIN CSL_CITATION {"citationItems":[{"id":"ITEM-1","itemData":{"DOI":"10.21276/sjef.2019.3.8.5","author":[{"dropping-particle":"","family":"Larasetiati","given":"Mei","non-dropping-particle":"","parse-names":false,"suffix":""},{"dropping-particle":"","family":"Ali","given":"Hapzi","non-dropping-particle":"","parse-names":false,"suffix":""}],"container-title":"Saudi Journal of Economics and Finance","id":"ITEM-1","issue":"8","issued":{"date-parts":[["2019"]]},"page":"350-357","title":"Model of Consumer Trust: Analysis of Perceived Usefulness and Security toward Repurchase Intention in Online Travel Agent","type":"article-journal","volume":"3"},"uris":["http://www.mendeley.com/documents/?uuid=a3964c71-dcfd-410e-b99e-687926866854"]}],"mendeley":{"formattedCitation":"(Larasetiati &amp; Ali, 2019)","plainTextFormattedCitation":"(Larasetiati &amp; Ali, 2019)","previouslyFormattedCitation":"(Larasetiati &amp; Ali, 2019)"},"properties":{"noteIndex":0},"schema":"https://github.com/citation-style-language/schema/raw/master/csl-citation.json"}</w:instrText>
      </w:r>
      <w:r>
        <w:rPr>
          <w:szCs w:val="24"/>
        </w:rPr>
        <w:fldChar w:fldCharType="separate"/>
      </w:r>
      <w:r>
        <w:rPr>
          <w:noProof/>
          <w:szCs w:val="24"/>
        </w:rPr>
        <w:t>(Larasetiati &amp; Ali, 2019)</w:t>
      </w:r>
      <w:r>
        <w:rPr>
          <w:szCs w:val="24"/>
        </w:rPr>
        <w:fldChar w:fldCharType="end"/>
      </w:r>
      <w:r>
        <w:rPr>
          <w:szCs w:val="24"/>
        </w:rPr>
        <w:t xml:space="preserve">, </w:t>
      </w:r>
      <w:r>
        <w:rPr>
          <w:szCs w:val="24"/>
        </w:rPr>
        <w:fldChar w:fldCharType="begin"/>
      </w:r>
      <w:r>
        <w:rPr>
          <w:szCs w:val="24"/>
        </w:rPr>
        <w:instrText>ADDIN CSL_CITATION {"citationItems":[{"id":"ITEM-1","itemData":{"DOI":"10.21276/sjhss.2019.4.8.4","author":[{"dropping-particle":"","family":"Firmansyah","given":"Nanang","non-dropping-particle":"","parse-names":false,"suffix":""},{"dropping-particle":"","family":"Ali","given":"Hapzi","non-dropping-particle":"","parse-names":false,"suffix":""}],"container-title":"Saudi Journal of Humanities and Social Sciences","id":"ITEM-1","issue":"8","issued":{"date-parts":[["2019"]]},"page":"552-559","title":"Consumer Trust Model: The Impact of Satisfaction and E-Service Quality toward Repurchase Intention in E-Commerce","type":"article-journal","volume":"4"},"uris":["http://www.mendeley.com/documents/?uuid=77bd040f-2b3a-4033-9371-0c53698c6970"]}],"mendeley":{"formattedCitation":"(Firmansyah &amp; Ali, 2019)","plainTextFormattedCitation":"(Firmansyah &amp; Ali, 2019)","previouslyFormattedCitation":"(Firmansyah &amp; Ali, 2019)"},"properties":{"noteIndex":0},"schema":"https://github.com/citation-style-language/schema/raw/master/csl-citation.json"}</w:instrText>
      </w:r>
      <w:r>
        <w:rPr>
          <w:szCs w:val="24"/>
        </w:rPr>
        <w:fldChar w:fldCharType="separate"/>
      </w:r>
      <w:r>
        <w:rPr>
          <w:noProof/>
          <w:szCs w:val="24"/>
        </w:rPr>
        <w:t>(Firmansyah &amp; Ali, 2019)</w:t>
      </w:r>
      <w:r>
        <w:rPr>
          <w:szCs w:val="24"/>
        </w:rPr>
        <w:fldChar w:fldCharType="end"/>
      </w:r>
      <w:r>
        <w:rPr>
          <w:szCs w:val="24"/>
        </w:rPr>
        <w:t xml:space="preserve">, </w:t>
      </w:r>
      <w:r>
        <w:rPr>
          <w:szCs w:val="24"/>
        </w:rPr>
        <w:fldChar w:fldCharType="begin"/>
      </w:r>
      <w:r>
        <w:rPr>
          <w:szCs w:val="24"/>
        </w:rPr>
        <w:instrText>ADDIN CSL_CITATION {"citationItems":[{"id":"ITEM-1","itemData":{"abstract":"Culinary business is one of businesses that keep growing in Semarang. With the large amount of natural resources, that is ikan bandeng (milkfish), causing culinary business named bandeng duri lunak (milkfish with soft bone) more popular. PT. Bandeng Juwana Elrina is one of food business that made ikan bandeng as their basic material to create a special food from Semarang. From the sales data of Bandeng Juwana Vaccum (kg) in year 2014 to 2016, it happened to fluctuated, or the sale is not steady from time to time. The purpose of this research is to find out about the influences of the quality and the price of the product to the willingness of people to buy the product repeatedly through the satisfaction of the buyers of PT. Bandeng Juwana Elrina in Semarang. The type of research that used for this research is explanatory research, and there are 100 samples. Sampling technique that used for this research is purposive sampling and accidental sampling. The techniques of the data collection are the study of library, questionnaire, and interview. The techniques of the data analysis are through cross-tabulation test, correlation test, determination test, simple linear regression test, t test, F test, and sobel test by A.F. Hayes with the help of IBM SPSS (Statistical Product and Service Solutions) program version 22.0. The results of this research showed that there is a positive influence between the quality and price of the product on customer satisfaction partially and simultaneously. The results also indicate that there is a positive influence between product quality and price on repurchase intention partially and simultaneous. Based on the results of the analysis of sobel test, it is known that the variable of customer satisfaction is the partial mediation variable that is able to mediate the effect of product quality on repurchase intention with Z value equal to 3,2611 bigger than t table (1,9845) and p value equal to 0,0011 bigger from 0.05. Meanwhile, the variable of consumer satisfaction is the full mediation variable that is able to mediate the influence of price on repurchase intention with the value of Z equal to 2,7835 bigger than t table (1,9845) and the value of p equal to 0.0054 is greater than 0.05. The advice given is to maintain the good quality of the","author":[{"dropping-particle":"","family":"Tiara Ghassani","given":"Mahyarani","non-dropping-particle":"","parse-names":false,"suffix":""},{"dropping-particle":"","family":"Sri Suryoko","given":"Dra","non-dropping-particle":"","parse-names":false,"suffix":""}],"container-title":"DIPONEGORO JOURNAL OF SOCIAL AND POLITICAL SCIENCE Tahun","id":"ITEM-1","issued":{"date-parts":[["2017"]]},"page":"1-8","title":"Pengaruh Kualitas Produk Dan Harga Terhadap Minat Beli Ulang Bandeng Juwana Vaccum Melalui Kepuasan Konsumen Sebagai Variabel Intervening (Studi Kasus Pada Pelanggan Pt. Bandeng Juwana Elrina Semarang)","type":"article-journal"},"uris":["http://www.mendeley.com/documents/?uuid=e13bd4b0-5264-4a8e-b5e9-f1529bff4d66","http://www.mendeley.com/documents/?uuid=85a68e0a-a611-453e-8028-5d46edca227b"]}],"mendeley":{"formattedCitation":"(Tiara Ghassani &amp; Sri Suryoko, 2017)","plainTextFormattedCitation":"(Tiara Ghassani &amp; Sri Suryoko, 2017)","previouslyFormattedCitation":"(Tiara Ghassani &amp; Sri Suryoko, 2017)"},"properties":{"noteIndex":0},"schema":"https://github.com/citation-style-language/schema/raw/master/csl-citation.json"}</w:instrText>
      </w:r>
      <w:r>
        <w:rPr>
          <w:szCs w:val="24"/>
        </w:rPr>
        <w:fldChar w:fldCharType="separate"/>
      </w:r>
      <w:r>
        <w:rPr>
          <w:noProof/>
          <w:szCs w:val="24"/>
        </w:rPr>
        <w:t>(Tiara Ghassani &amp; Sri Suryoko, 2017)</w:t>
      </w:r>
      <w:r>
        <w:rPr>
          <w:szCs w:val="24"/>
        </w:rPr>
        <w:fldChar w:fldCharType="end"/>
      </w:r>
      <w:r>
        <w:rPr>
          <w:szCs w:val="24"/>
        </w:rPr>
        <w:t xml:space="preserve"> </w:t>
      </w:r>
      <w:r>
        <w:rPr>
          <w:szCs w:val="24"/>
        </w:rPr>
        <w:fldChar w:fldCharType="begin"/>
      </w:r>
      <w:r>
        <w:rPr>
          <w:szCs w:val="24"/>
        </w:rPr>
        <w:instrText xml:space="preserve">ADDIN CSL_CITATION {"citationItems":[{"id":"ITEM-1","itemData":{"abstract":"Penelitian ini bertujuan untuk mengetahui pengaruh brand image, harga, kualitas produk dan daya tarik promosi berpengaruh pada minat beli ulang konsumen batik Pekalongan. Teknik pengambilan sampel yang digunakan dalam penelitian ini adalah teknik purposive sampling yaitu teknik ini dipilih karena peneliti menggunakan pertimbangan sendiri dalam memilih anggota populasi yang dianggap dapat memberikan informasi sedangkan jumlah sampel sebanyak 97 responden. Teknik pengumpulan data menggunakan kuesioner. Hasil penelitian ini dikumpulkan melalui kuisoner yang diproses dan dianalisis dengan menggunakan analisis regresi linier berganda metode yang digunakan dalam penentuan sempel dalam penelitian ini adalah purposive sampling. Uji kualitas data yang digunakandalam penelitian ini adalah uji validitas Person Correlation, uji reliabilitas menggunakan Cronbach Alpha dan uji goodness of fit (uji f). Untuk uji asumsi klasiknya menggunakan uji normalitas, uji multikolonieritas dan uji heteroskedasitas. Untuk uji hipotesis dalam penelitian ini, peneliti menggunakan regresi linier berganda, uji t dan koefisien determinasi </w:instrText>
      </w:r>
      <w:r>
        <w:rPr>
          <w:rFonts w:ascii="Cambria Math" w:hAnsi="Cambria Math" w:cs="Cambria Math"/>
          <w:szCs w:val="24"/>
        </w:rPr>
        <w:instrText>〖</w:instrText>
      </w:r>
      <w:r>
        <w:rPr>
          <w:szCs w:val="24"/>
        </w:rPr>
        <w:instrText>(uji R</w:instrText>
      </w:r>
      <w:r>
        <w:rPr>
          <w:rFonts w:ascii="Cambria Math" w:hAnsi="Cambria Math" w:cs="Cambria Math"/>
          <w:szCs w:val="24"/>
        </w:rPr>
        <w:instrText>〗</w:instrText>
      </w:r>
      <w:r>
        <w:rPr>
          <w:szCs w:val="24"/>
        </w:rPr>
        <w:instrText>^2).Hasil data penelitian ini menunjukan bahwa brand image berpengaruh positif dan signifikan terhadap minat beli ulang konsumen batik Pekalongan, harga tidak berpengaruh dan tidak signifikan terhadap minat beli ulang konsumen batik Pekalongan, kualitas produk positif berpengaruh dan signifikan terhadap minat beli ulang konsumen batik Pekalongan, dan daya tarik promosi tidak berpengaruh dan tidak signifikan terhadap minat beli ulang konsumen pada batik Pekalongan.","author":[{"dropping-particle":"","family":"Hidayah, S. A., &amp; Apriliani","given":"R. A. E.","non-dropping-particle":"","parse-names":false,"suffix":""}],"container-title":"Journal of Economic, Business and Engineering","id":"ITEM-1","issue":"1","issued":{"date-parts":[["2019"]]},"page":"24-31","title":"Analisis Pengaruh Brand Image, Harga, Kualitas Produk, Dan Daya Tarik Promosi Terhadap Minat Beli Ulang Konsumen Batik Pekalongan (Studi Pada Pasar Grosir Setono Batik Pekalongan).","type":"article-journal","volume":"1"},"uris":["http://www.mendeley.com/documents/?uuid=0719d2a9-38a0-4fa8-ad8a-ec5f7a04dc9b","http://www.mendeley.com/documents/?uuid=a8df281d-30eb-4c50-81d7-2d04d4c4de5d"]}],"mendeley":{"formattedCitation":"(Hidayah, S. A., &amp; Apriliani, 2019)","plainTextFormattedCitation":"(Hidayah, S. A., &amp; Apriliani, 2019)","previouslyFormattedCitation":"(Hidayah, S. A., &amp; Apriliani, 2019)"},"properties":{"noteIndex":0},"schema":"https://github.com/citation-style-language/schema/raw/master/csl-citation.json"}</w:instrText>
      </w:r>
      <w:r>
        <w:rPr>
          <w:szCs w:val="24"/>
        </w:rPr>
        <w:fldChar w:fldCharType="separate"/>
      </w:r>
      <w:r>
        <w:rPr>
          <w:noProof/>
          <w:szCs w:val="24"/>
        </w:rPr>
        <w:t>(Hidayah, S. A., &amp; Apriliani, 2019)</w:t>
      </w:r>
      <w:r>
        <w:rPr>
          <w:szCs w:val="24"/>
        </w:rPr>
        <w:fldChar w:fldCharType="end"/>
      </w:r>
      <w:r>
        <w:rPr>
          <w:szCs w:val="24"/>
        </w:rPr>
        <w:t xml:space="preserve"> </w:t>
      </w:r>
      <w:r>
        <w:rPr>
          <w:szCs w:val="24"/>
        </w:rPr>
        <w:fldChar w:fldCharType="begin"/>
      </w:r>
      <w:r>
        <w:rPr>
          <w:szCs w:val="24"/>
        </w:rPr>
        <w:instrText>ADDIN CSL_CITATION {"citationItems":[{"id":"ITEM-1","itemData":{"DOI":"10.1108/APJML-06-2016-0106","ISSN":"17584248","abstract":"Purpose: The purpose of this paper is to bridge the gap in the literature to examine key factors that influence Taiwanese consumers to repurchase Korean beauty products. Design/methodology/approach: This study uses a quantitative approach to test the proposed hypotheses using structural equation modeling. Causal research design is used in this research to identify cause-and-effect relationship among the constructs. Primary data collection is used to gather data. This study provides the better understanding about key factors that influence Taiwanese consumers’ repurchase intention (RI) of Korean cosmetics products. Findings: Results show that perceived price (PP) and country of origin (COO) significantly influence word-of-mouth (WOM). PP, COO and WOM significantly influence RI. WOM is the most influential variable toward RI, followed by COO and PP. Originality/value: Very few studies have examined a general construct of RI related to beauty product. The findings of this study imply several practical directions for marketers of beauty product industries specifically for Taiwanese consumers. This study helps to know what factors become basic consideration for Taiwanese consumers in repurchasing Korean beauty products. Second, it underscores the role of WOM between the independent variables (PP and COO) and RI as the dependent variable.","author":[{"dropping-particle":"","family":"Moslehpour","given":"Massoud","non-dropping-particle":"","parse-names":false,"suffix":""},{"dropping-particle":"","family":"Wong","given":"Wing Keung","non-dropping-particle":"","parse-names":false,"suffix":""},{"dropping-particle":"","family":"Pham","given":"Kien","non-dropping-particle":"Van","parse-names":false,"suffix":""},{"dropping-particle":"","family":"Aulia","given":"Carrine K.","non-dropping-particle":"","parse-names":false,"suffix":""}],"container-title":"Asia Pacific Journal of Marketing and Logistics","id":"ITEM-1","issue":"3","issued":{"date-parts":[["2017"]]},"page":"569-588","title":"Repurchase intention of Korean beauty products among Taiwanese consumers","type":"article-journal","volume":"29"},"uris":["http://www.mendeley.com/documents/?uuid=f81c939a-7949-4ef2-bb6f-f7d727f4ba63","http://www.mendeley.com/documents/?uuid=aadb7e22-48c8-49ed-9e6f-e39e248930ea"]}],"mendeley":{"formattedCitation":"(Moslehpour et al., 2017)","plainTextFormattedCitation":"(Moslehpour et al., 2017)","previouslyFormattedCitation":"(Moslehpour et al., 2017)"},"properties":{"noteIndex":0},"schema":"https://github.com/citation-style-language/schema/raw/master/csl-citation.json"}</w:instrText>
      </w:r>
      <w:r>
        <w:rPr>
          <w:szCs w:val="24"/>
        </w:rPr>
        <w:fldChar w:fldCharType="separate"/>
      </w:r>
      <w:r>
        <w:rPr>
          <w:noProof/>
          <w:szCs w:val="24"/>
        </w:rPr>
        <w:t>(Moslehpour et al., 2017)</w:t>
      </w:r>
      <w:r>
        <w:rPr>
          <w:szCs w:val="24"/>
        </w:rPr>
        <w:fldChar w:fldCharType="end"/>
      </w:r>
      <w:r>
        <w:rPr>
          <w:szCs w:val="24"/>
        </w:rPr>
        <w:t xml:space="preserve"> </w:t>
      </w:r>
      <w:r>
        <w:rPr>
          <w:szCs w:val="24"/>
        </w:rPr>
        <w:fldChar w:fldCharType="begin"/>
      </w:r>
      <w:r>
        <w:rPr>
          <w:szCs w:val="24"/>
        </w:rPr>
        <w:instrText>ADDIN CSL_CITATION {"citationItems":[{"id":"ITEM-1","itemData":{"abstract":"User acceptance of wearable devices: An extended perspective of perceived value","author":[{"dropping-particle":"","family":"Anggaeni","given":"M.","non-dropping-particle":"","parse-names":false,"suffix":""},{"dropping-particle":"","family":"Farida","given":"N.","non-dropping-particle":"","parse-names":false,"suffix":""},{"dropping-particle":"","family":"Listyorini","given":"S.","non-dropping-particle":"","parse-names":false,"suffix":""}],"container-title":"Jurnal Ilmu Administrasi Bisnis","id":"ITEM-1","issue":"4","issued":{"date-parts":[["2015"]]},"page":"191-198","title":"Pengaruh Perceived Value Dan Brand Image Terhadap Repurchase Intention Melalui Word of Mouth Sebagai Variabel Intervening Smartphone Samsung Galaxy Series","type":"article-journal","volume":"4"},"uris":["http://www.mendeley.com/documents/?uuid=43058274-016a-4ed9-bffc-9030106e9dd1","http://www.mendeley.com/documents/?uuid=ba3d7785-e963-4061-a148-b11dd69ea014"]}],"mendeley":{"formattedCitation":"(Anggaeni et al., 2015)","plainTextFormattedCitation":"(Anggaeni et al., 2015)","previouslyFormattedCitation":"(Anggaeni et al., 2015)"},"properties":{"noteIndex":0},"schema":"https://github.com/citation-style-language/schema/raw/master/csl-citation.json"}</w:instrText>
      </w:r>
      <w:r>
        <w:rPr>
          <w:szCs w:val="24"/>
        </w:rPr>
        <w:fldChar w:fldCharType="separate"/>
      </w:r>
      <w:r>
        <w:rPr>
          <w:noProof/>
          <w:szCs w:val="24"/>
        </w:rPr>
        <w:t>(Anggaeni et al., 2015)</w:t>
      </w:r>
      <w:r>
        <w:rPr>
          <w:szCs w:val="24"/>
        </w:rPr>
        <w:fldChar w:fldCharType="end"/>
      </w:r>
      <w:r>
        <w:rPr>
          <w:szCs w:val="24"/>
        </w:rPr>
        <w:t xml:space="preserve"> </w:t>
      </w:r>
      <w:r>
        <w:rPr>
          <w:szCs w:val="24"/>
        </w:rPr>
        <w:fldChar w:fldCharType="begin"/>
      </w:r>
      <w:r>
        <w:rPr>
          <w:szCs w:val="24"/>
        </w:rPr>
        <w:instrText>ADDIN CSL_CITATION {"citationItems":[{"id":"ITEM-1","itemData":{"author":[{"dropping-particle":"","family":"Ariska","given":"Novi","non-dropping-particle":"","parse-names":false,"suffix":""},{"dropping-particle":"","family":"Wijaksana","given":"Tri Indra","non-dropping-particle":"","parse-names":false,"suffix":""},{"dropping-particle":"","family":"Sos","given":"S","non-dropping-particle":"","parse-names":false,"suffix":""},{"dropping-particle":"","family":"Si","given":"M","non-dropping-particle":"","parse-names":false,"suffix":""},{"dropping-particle":"","family":"Prodi","given":"S","non-dropping-particle":"","parse-names":false,"suffix":""},{"dropping-particle":"","family":"Bisnis","given":"Administrasi","non-dropping-particle":"","parse-names":false,"suffix":""},{"dropping-particle":"","family":"Komunikasi","given":"Fakultas","non-dropping-particle":"","parse-names":false,"suffix":""},{"dropping-particle":"","family":"Telkom","given":"Universitas","non-dropping-particle":"","parse-names":false,"suffix":""}],"id":"ITEM-1","issue":"3","issued":{"date-parts":[["2017"]]},"page":"2909-2915","title":"PENGARUH KUALITAS PELAYANAN DAN PROMOSI PENJUALAN TERHADAP MINAT BELI ULANG ( Studi Pada Konsumen Bakso Boedjangan Cabang Burangrang Bandung ) THE INFLUENCE OF SERVICE QUALITY AND SALES PROMOTION TO REPURCHASE INTENTIONS ( Study on Consumer Bakso Boedjang","type":"article-journal","volume":"4"},"uris":["http://www.mendeley.com/documents/?uuid=b39fe4e0-0129-48e6-a9d7-704f40cb190f","http://www.mendeley.com/documents/?uuid=6c25434a-ae4f-4865-aebe-cfd0b580e123"]}],"mendeley":{"formattedCitation":"(Ariska et al., 2017)","plainTextFormattedCitation":"(Ariska et al., 2017)","previouslyFormattedCitation":"(Ariska et al., 2017)"},"properties":{"noteIndex":0},"schema":"https://github.com/citation-style-language/schema/raw/master/csl-citation.json"}</w:instrText>
      </w:r>
      <w:r>
        <w:rPr>
          <w:szCs w:val="24"/>
        </w:rPr>
        <w:fldChar w:fldCharType="separate"/>
      </w:r>
      <w:r>
        <w:rPr>
          <w:noProof/>
          <w:szCs w:val="24"/>
        </w:rPr>
        <w:t>(Ariska et al., 2017)</w:t>
      </w:r>
      <w:r>
        <w:rPr>
          <w:szCs w:val="24"/>
        </w:rPr>
        <w:fldChar w:fldCharType="end"/>
      </w:r>
      <w:r>
        <w:rPr>
          <w:szCs w:val="24"/>
        </w:rPr>
        <w:t xml:space="preserve"> dan lain-lain.</w:t>
      </w:r>
    </w:p>
    <w:p w14:paraId="5A879135" w14:textId="77777777" w:rsidR="006D41E4" w:rsidRDefault="006D41E4" w:rsidP="00BB45A4">
      <w:pPr>
        <w:pStyle w:val="ListParagraph"/>
        <w:spacing w:after="0" w:line="240" w:lineRule="auto"/>
        <w:ind w:left="0"/>
        <w:rPr>
          <w:b/>
          <w:bCs/>
          <w:i/>
          <w:szCs w:val="24"/>
        </w:rPr>
      </w:pPr>
    </w:p>
    <w:p w14:paraId="2B385DAB" w14:textId="0148A250" w:rsidR="00FA5069" w:rsidRDefault="002C77ED" w:rsidP="00BB45A4">
      <w:pPr>
        <w:pStyle w:val="ListParagraph"/>
        <w:spacing w:after="0" w:line="240" w:lineRule="auto"/>
        <w:ind w:left="0"/>
        <w:rPr>
          <w:b/>
          <w:bCs/>
          <w:i/>
          <w:szCs w:val="24"/>
        </w:rPr>
      </w:pPr>
      <w:r>
        <w:rPr>
          <w:b/>
          <w:bCs/>
          <w:i/>
          <w:szCs w:val="24"/>
        </w:rPr>
        <w:t>Word of Mouth</w:t>
      </w:r>
    </w:p>
    <w:p w14:paraId="60F910F5" w14:textId="0B206187" w:rsidR="006D41E4" w:rsidRPr="00C325E2" w:rsidRDefault="002C77ED" w:rsidP="00C325E2">
      <w:pPr>
        <w:spacing w:after="0" w:line="240" w:lineRule="auto"/>
        <w:ind w:firstLine="720"/>
        <w:rPr>
          <w:b/>
          <w:bCs/>
          <w:szCs w:val="24"/>
        </w:rPr>
      </w:pPr>
      <w:r>
        <w:rPr>
          <w:szCs w:val="24"/>
        </w:rPr>
        <w:t xml:space="preserve">Menurut Bickart dan Schindler dalam </w:t>
      </w:r>
      <w:r>
        <w:rPr>
          <w:szCs w:val="24"/>
        </w:rPr>
        <w:fldChar w:fldCharType="begin"/>
      </w:r>
      <w:r>
        <w:rPr>
          <w:szCs w:val="24"/>
        </w:rPr>
        <w:instrText>ADDIN CSL_CITATION {"citationItems":[{"id":"ITEM-1","itemData":{"author":[{"dropping-particle":"","family":"Sari","given":"Hutami","non-dropping-particle":"","parse-names":false,"suffix":""}],"id":"ITEM-1","issued":{"date-parts":[["2014"]]},"page":"36","title":"No Title","type":"article-journal"},"uris":["http://www.mendeley.com/documents/?uuid=ca246821-d3c6-4579-8c89-e8746d4ead83","http://www.mendeley.com/documents/?uuid=4ca9ae25-233f-4636-910c-475fb264fd9f"]}],"mendeley":{"formattedCitation":"(Sari, 2014)","plainTextFormattedCitation":"(Sari, 2014)","previouslyFormattedCitation":"(Sari, 2014)"},"properties":{"noteIndex":0},"schema":"https://github.com/citation-style-language/schema/raw/master/csl-citation.json"}</w:instrText>
      </w:r>
      <w:r>
        <w:rPr>
          <w:szCs w:val="24"/>
        </w:rPr>
        <w:fldChar w:fldCharType="separate"/>
      </w:r>
      <w:r>
        <w:rPr>
          <w:noProof/>
          <w:szCs w:val="24"/>
        </w:rPr>
        <w:t>(Sari, 2014)</w:t>
      </w:r>
      <w:r>
        <w:rPr>
          <w:szCs w:val="24"/>
        </w:rPr>
        <w:fldChar w:fldCharType="end"/>
      </w:r>
      <w:r>
        <w:rPr>
          <w:szCs w:val="24"/>
        </w:rPr>
        <w:t xml:space="preserve"> komunikasi dari mulut ke mulut (</w:t>
      </w:r>
      <w:r>
        <w:rPr>
          <w:i/>
          <w:szCs w:val="24"/>
        </w:rPr>
        <w:t>Word of Mouth</w:t>
      </w:r>
      <w:r>
        <w:rPr>
          <w:szCs w:val="24"/>
        </w:rPr>
        <w:t>) terdiri dari tanggapan yang diucapkan dan diberikan dalam situasi tatap muka. Proses ini didasarkan oleh kemauan konsumen sendiri tanpa adanya keterkaitan antara perusahaan dengan konsumen tersebut, sehingga dinyatakan lebih jujur dan kredibel (Hasan, 2010:25).</w:t>
      </w:r>
    </w:p>
    <w:p w14:paraId="4DFA1879" w14:textId="6F3A19C3" w:rsidR="006D41E4" w:rsidRPr="00C325E2" w:rsidRDefault="002C77ED" w:rsidP="00C325E2">
      <w:pPr>
        <w:spacing w:after="0" w:line="240" w:lineRule="auto"/>
        <w:ind w:firstLine="720"/>
        <w:rPr>
          <w:b/>
          <w:bCs/>
          <w:szCs w:val="24"/>
        </w:rPr>
      </w:pPr>
      <w:r>
        <w:rPr>
          <w:szCs w:val="24"/>
        </w:rPr>
        <w:t xml:space="preserve">Ketika seorang konsumen mengonsumsi suatu produk atau jasa mereka akan memberikan tanggapan melalui pengalaman mereka terkait produk ataupun jasa yang telah mereka konsumsi. Tanggapan yang diberikan dapat berbentuk positif maupun negatif (Babin et al., 2005). Sehingga dapat disimpulkan bahwa </w:t>
      </w:r>
      <w:r>
        <w:rPr>
          <w:i/>
          <w:szCs w:val="24"/>
        </w:rPr>
        <w:t>Word of Mouth</w:t>
      </w:r>
      <w:r>
        <w:rPr>
          <w:szCs w:val="24"/>
        </w:rPr>
        <w:t xml:space="preserve"> merupakan pendapat yang diberikan oleh konsumen kepada konsumen lain atas kemauan mereka sendiri berdasarkan kualitas produk atau jasa yang telah mereka konsumsi sebelumnya, dengan maksud memberikan informasi tersebut kepada orang lain sebagai bentuk rekomendasi agar orang yang mereka rekomendasikan turut menggunakan dan mengonsumsi kembali produk atau jasa yang telah disarankan.</w:t>
      </w:r>
    </w:p>
    <w:p w14:paraId="55A934ED" w14:textId="3B858F64" w:rsidR="006D41E4" w:rsidRPr="00C325E2" w:rsidRDefault="002C77ED" w:rsidP="00C325E2">
      <w:pPr>
        <w:spacing w:after="0" w:line="240" w:lineRule="auto"/>
        <w:ind w:firstLine="720"/>
        <w:rPr>
          <w:b/>
          <w:bCs/>
          <w:szCs w:val="24"/>
        </w:rPr>
      </w:pPr>
      <w:r>
        <w:rPr>
          <w:szCs w:val="24"/>
        </w:rPr>
        <w:t xml:space="preserve">Sernovitz (2012:12) menyebutkan bahwa terdapat tiga motivasi sebagai dasar atau faktor yang dapat mendorong konsumen dalam melakukan proses </w:t>
      </w:r>
      <w:r>
        <w:rPr>
          <w:i/>
          <w:iCs/>
          <w:szCs w:val="24"/>
        </w:rPr>
        <w:t>word of mouth</w:t>
      </w:r>
      <w:r>
        <w:rPr>
          <w:szCs w:val="24"/>
        </w:rPr>
        <w:t>, yaitu:</w:t>
      </w:r>
      <w:r>
        <w:rPr>
          <w:b/>
          <w:bCs/>
          <w:szCs w:val="24"/>
        </w:rPr>
        <w:t xml:space="preserve"> </w:t>
      </w:r>
      <w:r>
        <w:rPr>
          <w:szCs w:val="24"/>
        </w:rPr>
        <w:t>1. Mereka menyukai Anda dan produk Anda</w:t>
      </w:r>
      <w:r>
        <w:rPr>
          <w:b/>
          <w:bCs/>
          <w:szCs w:val="24"/>
        </w:rPr>
        <w:t xml:space="preserve">. </w:t>
      </w:r>
      <w:r>
        <w:rPr>
          <w:szCs w:val="24"/>
        </w:rPr>
        <w:t>2. Pembicaraan membuat mereka merasa baik, 3. Mereka merasa terhubung dalam suatu kelompok.</w:t>
      </w:r>
    </w:p>
    <w:p w14:paraId="21DA10DB" w14:textId="51E5A41E" w:rsidR="006D41E4" w:rsidRDefault="002C77ED" w:rsidP="00C325E2">
      <w:pPr>
        <w:spacing w:after="0" w:line="240" w:lineRule="auto"/>
        <w:ind w:firstLine="720"/>
        <w:rPr>
          <w:szCs w:val="24"/>
        </w:rPr>
      </w:pPr>
      <w:r>
        <w:rPr>
          <w:szCs w:val="24"/>
        </w:rPr>
        <w:t xml:space="preserve">Dalam melakukan suatu proses komunikasi terdapat tahapan-tahapan yang dapat dilakukan guna mendorong terciptanya proses komunikasi tersebut. Dalam hal ini Sumardy (2011:71) menyatakan terdapat tiga tahapan untuk menciptakan </w:t>
      </w:r>
      <w:r>
        <w:rPr>
          <w:i/>
          <w:szCs w:val="24"/>
        </w:rPr>
        <w:t>word of mouth</w:t>
      </w:r>
      <w:r>
        <w:rPr>
          <w:szCs w:val="24"/>
        </w:rPr>
        <w:t xml:space="preserve"> yang tepat, yaitu:</w:t>
      </w:r>
      <w:r>
        <w:rPr>
          <w:b/>
          <w:bCs/>
          <w:szCs w:val="24"/>
          <w:lang w:val="en-US"/>
        </w:rPr>
        <w:t xml:space="preserve"> </w:t>
      </w:r>
      <w:r>
        <w:rPr>
          <w:szCs w:val="24"/>
          <w:lang w:val="en-US"/>
        </w:rPr>
        <w:t xml:space="preserve">1. </w:t>
      </w:r>
      <w:r>
        <w:rPr>
          <w:szCs w:val="24"/>
        </w:rPr>
        <w:t>Customer do Talking</w:t>
      </w:r>
      <w:r>
        <w:rPr>
          <w:szCs w:val="24"/>
          <w:lang w:val="en-US"/>
        </w:rPr>
        <w:t xml:space="preserve">. 2. </w:t>
      </w:r>
      <w:r>
        <w:rPr>
          <w:szCs w:val="24"/>
        </w:rPr>
        <w:t>Customer do Promoting</w:t>
      </w:r>
      <w:r>
        <w:rPr>
          <w:szCs w:val="24"/>
          <w:lang w:val="en-US"/>
        </w:rPr>
        <w:t xml:space="preserve">. 3. </w:t>
      </w:r>
      <w:r>
        <w:rPr>
          <w:szCs w:val="24"/>
        </w:rPr>
        <w:t>Customer do Selling</w:t>
      </w:r>
      <w:r>
        <w:rPr>
          <w:szCs w:val="24"/>
          <w:lang w:val="en-US"/>
        </w:rPr>
        <w:t xml:space="preserve">. </w:t>
      </w:r>
    </w:p>
    <w:p w14:paraId="0310EE51" w14:textId="57603B91" w:rsidR="00FA5069" w:rsidRDefault="002C77ED" w:rsidP="00C325E2">
      <w:pPr>
        <w:spacing w:after="0" w:line="240" w:lineRule="auto"/>
        <w:ind w:firstLine="720"/>
        <w:rPr>
          <w:szCs w:val="24"/>
        </w:rPr>
      </w:pPr>
      <w:r>
        <w:rPr>
          <w:szCs w:val="24"/>
        </w:rPr>
        <w:t xml:space="preserve">Menurut Babin, Barry dalam </w:t>
      </w:r>
      <w:r>
        <w:rPr>
          <w:szCs w:val="24"/>
        </w:rPr>
        <w:fldChar w:fldCharType="begin"/>
      </w:r>
      <w:r>
        <w:rPr>
          <w:szCs w:val="24"/>
        </w:rPr>
        <w:instrText>ADDIN CSL_CITATION {"citationItems":[{"id":"ITEM-1","itemData":{"abstract":"Penelitian ini dilakukan bertujuan untuk mengetahui, menjelaskan dan menganalisis pengaruh Word Of Mouth terhadap Keputusan Pembelian Konsumen melalui Media Online Shop Shopee di Pekanbaru, yang survey nya di lakukan pada mahasiswa semester VII Jurusan Pendidikan Ekonomi Akuntansi Fakultas Ilmu Keguruan dan Ilmu Pendidikan Universitas Islam Riau. Penelitian ini menggunakan explanatory research dengan metode survey melalui pendekatan kuantitatif. Populasi dalam penelitian adalah Mahasiswa sebagai konsumen yang pernah menggunakan media online shop Shopee. Menggunakan metode pengumpulan data sensus, karena jumlah responden yang tidak banyak bahkan diketahui, yaitu sebesar 78 orang responden. Metode pengumpulan data menggunakan angket. Analisis data secara deskriptif kuantitatif dengan menggunakan rumus analisis regresi linier sederhana yang di olah menggunakan program SPSS 20.. Hasil dari penelitian ini menunjukkan bahwa: terdapat pengaruh yang signifikan antara Word Of Mouth terhadap Keputusan Pembelian Konsumen melalui Media Online Shop Shopee di Pekanbaru.","author":[{"dropping-particle":"","family":"Joesyiana","given":"Kiki","non-dropping-particle":"","parse-names":false,"suffix":""}],"container-title":"Jurnal Valuta","id":"ITEM-1","issue":"1","issued":{"date-parts":[["2018"]]},"page":"71-85","title":"Pengaruh Word Of Mouth Terhadap Keputusan Pembelian Konsumen Pada Media Online Shop Shopee Di Pekabaru (Survey pada Mahasiswa Semester VII Jurusan Pendidikan Akuntansi Fakultas Keguruan dan Ilmu Pendidikan Universitas Islam Riau)","type":"article-journal","volume":"Vol. 4"},"uris":["http://www.mendeley.com/documents/?uuid=d10e8474-086a-458f-9439-449a6f738bbb","http://www.mendeley.com/documents/?uuid=35fc5111-6817-408f-aca0-c948c5ffa312"]}],"mendeley":{"formattedCitation":"(Joesyiana, 2018)","plainTextFormattedCitation":"(Joesyiana, 2018)","previouslyFormattedCitation":"(Joesyiana, 2018)"},"properties":{"noteIndex":0},"schema":"https://github.com/citation-style-language/schema/raw/master/csl-citation.json"}</w:instrText>
      </w:r>
      <w:r>
        <w:rPr>
          <w:szCs w:val="24"/>
        </w:rPr>
        <w:fldChar w:fldCharType="separate"/>
      </w:r>
      <w:r>
        <w:rPr>
          <w:noProof/>
          <w:szCs w:val="24"/>
        </w:rPr>
        <w:t>(Joesyiana, 2018)</w:t>
      </w:r>
      <w:r>
        <w:rPr>
          <w:szCs w:val="24"/>
        </w:rPr>
        <w:fldChar w:fldCharType="end"/>
      </w:r>
      <w:r>
        <w:rPr>
          <w:szCs w:val="24"/>
        </w:rPr>
        <w:t xml:space="preserve"> terdapat beberapa indikator yang dapat digunakan sebagai komponen untuk mengukur word of mouth yaitu sebagai berikut:</w:t>
      </w:r>
    </w:p>
    <w:p w14:paraId="3B933E71" w14:textId="77777777" w:rsidR="00FA5069" w:rsidRDefault="002C77ED" w:rsidP="00C325E2">
      <w:pPr>
        <w:pStyle w:val="ListParagraph"/>
        <w:numPr>
          <w:ilvl w:val="0"/>
          <w:numId w:val="1"/>
        </w:numPr>
        <w:spacing w:after="0" w:line="240" w:lineRule="auto"/>
        <w:ind w:left="360"/>
        <w:rPr>
          <w:szCs w:val="24"/>
        </w:rPr>
      </w:pPr>
      <w:r>
        <w:rPr>
          <w:szCs w:val="24"/>
        </w:rPr>
        <w:t>Keinginan konsumen untuk membicarakan hal-hal positif mengenai kualitas pelayanan serta produk yang telah mereka gunakan kepada orang lain.</w:t>
      </w:r>
    </w:p>
    <w:p w14:paraId="1ACF448E" w14:textId="77777777" w:rsidR="00FA5069" w:rsidRDefault="002C77ED" w:rsidP="00C325E2">
      <w:pPr>
        <w:pStyle w:val="ListParagraph"/>
        <w:numPr>
          <w:ilvl w:val="0"/>
          <w:numId w:val="1"/>
        </w:numPr>
        <w:spacing w:after="0" w:line="240" w:lineRule="auto"/>
        <w:ind w:left="360"/>
        <w:rPr>
          <w:szCs w:val="24"/>
        </w:rPr>
      </w:pPr>
      <w:r>
        <w:rPr>
          <w:szCs w:val="24"/>
        </w:rPr>
        <w:t>Konsumen ingin melakukan proses rekomendasi mengenai kualitas pelayanan serta produk tersebut kepada orang lain.</w:t>
      </w:r>
    </w:p>
    <w:p w14:paraId="1C85BB5A" w14:textId="77777777" w:rsidR="00FA5069" w:rsidRDefault="002C77ED" w:rsidP="00C325E2">
      <w:pPr>
        <w:pStyle w:val="ListParagraph"/>
        <w:numPr>
          <w:ilvl w:val="0"/>
          <w:numId w:val="1"/>
        </w:numPr>
        <w:spacing w:after="0" w:line="240" w:lineRule="auto"/>
        <w:ind w:left="360"/>
        <w:rPr>
          <w:szCs w:val="24"/>
        </w:rPr>
      </w:pPr>
      <w:r>
        <w:rPr>
          <w:szCs w:val="24"/>
        </w:rPr>
        <w:t>Konsumen memberikan dorongan kepada kerabat, keluarga maupun relasi untuk melakukan pembelian produk atau jasa berdasarkan kualitas yang telah konsumen jelaskan kepada mereka.</w:t>
      </w:r>
    </w:p>
    <w:p w14:paraId="3F0B640E" w14:textId="77777777" w:rsidR="006D41E4" w:rsidRDefault="006D41E4" w:rsidP="00BB45A4">
      <w:pPr>
        <w:pStyle w:val="ListParagraph"/>
        <w:spacing w:after="0" w:line="240" w:lineRule="auto"/>
        <w:ind w:left="0" w:firstLine="360"/>
        <w:rPr>
          <w:i/>
          <w:iCs/>
          <w:szCs w:val="24"/>
        </w:rPr>
      </w:pPr>
    </w:p>
    <w:p w14:paraId="51713546" w14:textId="45C5599B" w:rsidR="00FA5069" w:rsidRDefault="002C77ED" w:rsidP="00BB45A4">
      <w:pPr>
        <w:pStyle w:val="ListParagraph"/>
        <w:spacing w:after="0" w:line="240" w:lineRule="auto"/>
        <w:ind w:left="0" w:firstLine="360"/>
        <w:rPr>
          <w:szCs w:val="24"/>
        </w:rPr>
      </w:pPr>
      <w:r>
        <w:rPr>
          <w:i/>
          <w:iCs/>
          <w:szCs w:val="24"/>
        </w:rPr>
        <w:t xml:space="preserve">Word of mouth </w:t>
      </w:r>
      <w:r>
        <w:rPr>
          <w:szCs w:val="24"/>
        </w:rPr>
        <w:t xml:space="preserve">telah banyak diteliti oleh peneliti sebelumnya, diantaranya </w:t>
      </w:r>
      <w:r>
        <w:rPr>
          <w:szCs w:val="24"/>
        </w:rPr>
        <w:fldChar w:fldCharType="begin"/>
      </w:r>
      <w:r>
        <w:rPr>
          <w:szCs w:val="24"/>
        </w:rPr>
        <w:instrText>ADDIN CSL_CITATION {"citationItems":[{"id":"ITEM-1","itemData":{"ISSN":"22011323","abstract":"The purpose of this study is to explore the differences between two different groups, namely the locals and the former tourists in Yogyakarta, in their perception of the affective image, cognitive image, unique image, price image, and place attachment in Yogyakarta. The population in this study is the city of Yogyakarta as a tourist community. The determination of the sample size of the population is based on those suggested by the tool analyse. The sample was selected using a random sample. The total sample is 260 respondents of this study consisted of two groups of the urban sample in Yogyakarta. The sample is 260 respondents consisting of 128 residents (49.2%) and 132 previous ratings (50.8%) in Yogyakarta. Data Analysis generally confirms the structural relationship of all components of the image and visiting decisions from word of mouth. However, differences were identified between two groups in terms of the perception of the image of their destination and their decision to engage in communication by word of mouth. Especially, people involved through word of mouth mainly influenced by the overall image of the destination component.","author":[{"dropping-particle":"","family":"Widayati","given":"Christina Catur","non-dropping-particle":"","parse-names":false,"suffix":""},{"dropping-particle":"","family":"Ali","given":"Hapzi","non-dropping-particle":"","parse-names":false,"suffix":""},{"dropping-particle":"","family":"Permana","given":"Dudi","non-dropping-particle":"","parse-names":false,"suffix":""},{"dropping-particle":"","family":"Nugroho","given":"Arissetyanto","non-dropping-particle":"","parse-names":false,"suffix":""}],"container-title":"International Journal of Innovation, Creativity and Change","id":"ITEM-1","issue":"3","issued":{"date-parts":[["2020"]]},"page":"177-196","title":"The role of destination image on visiting decisions through word of mouth in urban tourism in Yogyakarta","type":"article-journal","volume":"12"},"uris":["http://www.mendeley.com/documents/?uuid=d983c147-76d0-4db2-aca0-20a6334a8979"]}],"mendeley":{"formattedCitation":"(Widayati et al., 2020)","plainTextFormattedCitation":"(Widayati et al., 2020)","previouslyFormattedCitation":"(Widayati et al., 2020)"},"properties":{"noteIndex":0},"schema":"https://github.com/citation-style-language/schema/raw/master/csl-citation.json"}</w:instrText>
      </w:r>
      <w:r>
        <w:rPr>
          <w:szCs w:val="24"/>
        </w:rPr>
        <w:fldChar w:fldCharType="separate"/>
      </w:r>
      <w:r>
        <w:rPr>
          <w:noProof/>
          <w:szCs w:val="24"/>
        </w:rPr>
        <w:t>(Widayati et al., 2020)</w:t>
      </w:r>
      <w:r>
        <w:rPr>
          <w:szCs w:val="24"/>
        </w:rPr>
        <w:fldChar w:fldCharType="end"/>
      </w:r>
      <w:r>
        <w:rPr>
          <w:szCs w:val="24"/>
        </w:rPr>
        <w:t xml:space="preserve">,  </w:t>
      </w:r>
      <w:r>
        <w:rPr>
          <w:szCs w:val="24"/>
        </w:rPr>
        <w:fldChar w:fldCharType="begin"/>
      </w:r>
      <w:r>
        <w:rPr>
          <w:szCs w:val="24"/>
        </w:rPr>
        <w:instrText>ADDIN CSL_CITATION {"citationItems":[{"id":"ITEM-1","itemData":{"DOI":"https://doi.org/10.1287/mnsc.2015.2330","author":[{"dropping-particle":"","family":"Godes","given":"David","non-dropping-particle":"","parse-names":false,"suffix":""}],"container-title":"Management Science","id":"ITEM-1","issued":{"date-parts":[["2017"]]},"page":"267-278","title":"Product Policy in Markets with Word-of-Mouth Communication.","type":"article-journal","volume":"63(1)"},"uris":["http://www.mendeley.com/documents/?uuid=05c727a0-6d7d-4419-82f0-40301f945280","http://www.mendeley.com/documents/?uuid=4f712519-e945-4581-ba52-572885f9890b"]}],"mendeley":{"formattedCitation":"(Godes, 2017)","plainTextFormattedCitation":"(Godes, 2017)","previouslyFormattedCitation":"(Godes, 2017)"},"properties":{"noteIndex":0},"schema":"https://github.com/citation-style-language/schema/raw/master/csl-citation.json"}</w:instrText>
      </w:r>
      <w:r>
        <w:rPr>
          <w:szCs w:val="24"/>
        </w:rPr>
        <w:fldChar w:fldCharType="separate"/>
      </w:r>
      <w:r>
        <w:rPr>
          <w:noProof/>
          <w:szCs w:val="24"/>
        </w:rPr>
        <w:t>(Godes, 2017)</w:t>
      </w:r>
      <w:r>
        <w:rPr>
          <w:szCs w:val="24"/>
        </w:rPr>
        <w:fldChar w:fldCharType="end"/>
      </w:r>
      <w:r>
        <w:rPr>
          <w:szCs w:val="24"/>
        </w:rPr>
        <w:t xml:space="preserve">, </w:t>
      </w:r>
      <w:r>
        <w:rPr>
          <w:szCs w:val="24"/>
        </w:rPr>
        <w:fldChar w:fldCharType="begin"/>
      </w:r>
      <w:r>
        <w:rPr>
          <w:szCs w:val="24"/>
        </w:rPr>
        <w:instrText>ADDIN CSL_CITATION {"citationItems":[{"id":"ITEM-1","itemData":{"author":[{"dropping-particle":"","family":"Putri","given":"Yolanda","non-dropping-particle":"","parse-names":false,"suffix":""}],"id":"ITEM-1","issued":{"date-parts":[["2014"]]},"page":"1-14","title":"Yolanda Tiara Putri, 2014 PENGARUH HARGA DAN KUALITAS PRODUK TERHADAP WORD OF MOUTH KONSUMEN KUE BALOK KANG DIDINDI KOTA BANDUNG Universitas Pendidikan Indonesia | repository.upi.edu | perpustakaan.upi.edu","type":"article-journal"},"uris":["http://www.mendeley.com/documents/?uuid=57169075-b605-4a38-bf4f-79b6f10b5755","http://www.mendeley.com/documents/?uuid=36d15214-7134-4343-8367-babdf1882dc0"]}],"mendeley":{"formattedCitation":"(Y. Putri, 2014)","plainTextFormattedCitation":"(Y. Putri, 2014)","previouslyFormattedCitation":"(Y. Putri, 2014)"},"properties":{"noteIndex":0},"schema":"https://github.com/citation-style-language/schema/raw/master/csl-citation.json"}</w:instrText>
      </w:r>
      <w:r>
        <w:rPr>
          <w:szCs w:val="24"/>
        </w:rPr>
        <w:fldChar w:fldCharType="separate"/>
      </w:r>
      <w:r>
        <w:rPr>
          <w:noProof/>
          <w:szCs w:val="24"/>
        </w:rPr>
        <w:t>(Y. Putri, 2014)</w:t>
      </w:r>
      <w:r>
        <w:rPr>
          <w:szCs w:val="24"/>
        </w:rPr>
        <w:fldChar w:fldCharType="end"/>
      </w:r>
      <w:r>
        <w:rPr>
          <w:szCs w:val="24"/>
        </w:rPr>
        <w:t xml:space="preserve">, </w:t>
      </w:r>
      <w:r>
        <w:rPr>
          <w:szCs w:val="24"/>
        </w:rPr>
        <w:fldChar w:fldCharType="begin"/>
      </w:r>
      <w:r>
        <w:rPr>
          <w:szCs w:val="24"/>
        </w:rPr>
        <w:instrText>ADDIN CSL_CITATION {"citationItems":[{"id":"ITEM-1","itemData":{"author":[{"dropping-particle":"","family":"Choudhury","given":"Koushiki","non-dropping-particle":"","parse-names":false,"suffix":""}],"container-title":"International Journal of Bank Marketing","id":"ITEM-1","issue":"7","issued":{"date-parts":[["2014"]]},"title":"Service quality and word of mouth: a study of the banking sector","type":"article-journal","volume":"32"},"uris":["http://www.mendeley.com/documents/?uuid=373bc3c6-a174-4930-be40-180ba8cf372b","http://www.mendeley.com/documents/?uuid=bd3c7078-ea89-451b-8a9d-aeaffd3d1d91"]}],"mendeley":{"formattedCitation":"(Choudhury, 2014)","plainTextFormattedCitation":"(Choudhury, 2014)","previouslyFormattedCitation":"(Choudhury, 2014)"},"properties":{"noteIndex":0},"schema":"https://github.com/citation-style-language/schema/raw/master/csl-citation.json"}</w:instrText>
      </w:r>
      <w:r>
        <w:rPr>
          <w:szCs w:val="24"/>
        </w:rPr>
        <w:fldChar w:fldCharType="separate"/>
      </w:r>
      <w:r>
        <w:rPr>
          <w:noProof/>
          <w:szCs w:val="24"/>
        </w:rPr>
        <w:t>(Choudhury, 2014)</w:t>
      </w:r>
      <w:r>
        <w:rPr>
          <w:szCs w:val="24"/>
        </w:rPr>
        <w:fldChar w:fldCharType="end"/>
      </w:r>
      <w:r>
        <w:rPr>
          <w:szCs w:val="24"/>
        </w:rPr>
        <w:t xml:space="preserve">, </w:t>
      </w:r>
      <w:r>
        <w:rPr>
          <w:szCs w:val="24"/>
        </w:rPr>
        <w:fldChar w:fldCharType="begin"/>
      </w:r>
      <w:r>
        <w:rPr>
          <w:szCs w:val="24"/>
        </w:rPr>
        <w:instrText>ADDIN CSL_CITATION {"citationItems":[{"id":"ITEM-1","itemData":{"ISSN":"2302-8912","abstract":"This study aims to find out how to manage the quality of service to build (word of mouth) WOM customers mediated by the trust of customers. This research was conducted at PT. Good Auto Rent A Car Denpasar. Samples taken a total of 110 respondents with pusposive sampling method. The data collection questionnaires using 5-point Likert scale, to measure the 11 indicators. The analysis technique used is the path analysis. These results indicate that the quality of service significant positive effect on word of mouth (WOM), quality of service significant positive effect on customer trust, customer trust positive significant effect on WOM, and trust significantly mediate the quality of service to the (word of mouth ) WOM. Keywords: word of mouth, trust, quality of service","author":[{"dropping-particle":"","family":"Indriani","given":"Anak","non-dropping-particle":"","parse-names":false,"suffix":""},{"dropping-particle":"","family":"Nurcaya","given":"I","non-dropping-particle":"","parse-names":false,"suffix":""}],"container-title":"E-Jurnal Manajemen Universitas Udayana","id":"ITEM-1","issue":"5","issued":{"date-parts":[["2015"]]},"page":"255219","title":"Pengaruh Kualitas Pelayanan Terhadap Word of Mouth Yang Dimediasi Oleh Kepercayaan Pelanggan Pada Pt. Auto Bagus Rent a Car Denpasar","type":"article-journal","volume":"4"},"uris":["http://www.mendeley.com/documents/?uuid=e74320de-e6a6-4e74-94cc-bdcdfb3099c5","http://www.mendeley.com/documents/?uuid=a5e273d7-0349-4213-a07d-aa04c959f4b2"]}],"mendeley":{"formattedCitation":"(Indriani &amp; Nurcaya, 2015)","plainTextFormattedCitation":"(Indriani &amp; Nurcaya, 2015)","previouslyFormattedCitation":"(Indriani &amp; Nurcaya, 2015)"},"properties":{"noteIndex":0},"schema":"https://github.com/citation-style-language/schema/raw/master/csl-citation.json"}</w:instrText>
      </w:r>
      <w:r>
        <w:rPr>
          <w:szCs w:val="24"/>
        </w:rPr>
        <w:fldChar w:fldCharType="separate"/>
      </w:r>
      <w:r>
        <w:rPr>
          <w:noProof/>
          <w:szCs w:val="24"/>
        </w:rPr>
        <w:t>(Indriani &amp; Nurcaya, 2015)</w:t>
      </w:r>
      <w:r>
        <w:rPr>
          <w:szCs w:val="24"/>
        </w:rPr>
        <w:fldChar w:fldCharType="end"/>
      </w:r>
      <w:r>
        <w:rPr>
          <w:szCs w:val="24"/>
        </w:rPr>
        <w:t xml:space="preserve">, </w:t>
      </w:r>
      <w:r>
        <w:rPr>
          <w:szCs w:val="24"/>
        </w:rPr>
        <w:fldChar w:fldCharType="begin"/>
      </w:r>
      <w:r>
        <w:rPr>
          <w:szCs w:val="24"/>
        </w:rPr>
        <w:instrText>ADDIN CSL_CITATION {"citationItems":[{"id":"ITEM-1","itemData":{"DOI":"10.5937/jouproman5-15210","ISSN":"2334-735X","abstract":"Sophisticated and ever-evolving technology enacts many companies use and utilize technology as a mean of delivering innovative and creative new services. Technological developments are widespread in various fields and one of them is in the field of online transportation. The high demand for fast and efficient transportation modes causes the companies engaged in the sector by providing online transportation services are increasing. High competition and large number of drivers require the companies to focus highly on providing high quality services to maintain and increase the number of consumers. This study aims to analyze the effect of service quality on word-ofmouth and repurchase intentions to 80 consumers of online transportation in Indonesia. Partial Least Square Structural Equation Model (PLS-SEM) was employed to analyze the data. The results signifies that there is a positive relationship between service quality to word-of-mouth and repurchase intention. Similarly, word-of mouth significantly influences repurchase intention. Further managerial implications are discussed.","author":[{"dropping-particle":"","family":"Leonnard","given":"S.","non-dropping-particle":"","parse-names":false,"suffix":""},{"dropping-particle":"","family":"Comm","given":"M.","non-dropping-particle":"","parse-names":false,"suffix":""},{"dropping-particle":"","family":"Thung","given":"Feby","non-dropping-particle":"","parse-names":false,"suffix":""}],"container-title":"Journal of Process Management. New Technologies","id":"ITEM-1","issue":"4","issued":{"date-parts":[["2017"]]},"page":"30-40","title":"The relationship of service quality, word-of-mouth, and repurchase intention in online transportation services","type":"article-journal","volume":"5"},"uris":["http://www.mendeley.com/documents/?uuid=9a27bc67-b0f3-46e1-a6e7-3cef42e56ad8","http://www.mendeley.com/documents/?uuid=77b99ed1-de5e-4667-a11d-82121ad78d3e"]}],"mendeley":{"formattedCitation":"(Leonnard et al., 2017)","plainTextFormattedCitation":"(Leonnard et al., 2017)","previouslyFormattedCitation":"(Leonnard et al., 2017)"},"properties":{"noteIndex":0},"schema":"https://github.com/citation-style-language/schema/raw/master/csl-citation.json"}</w:instrText>
      </w:r>
      <w:r>
        <w:rPr>
          <w:szCs w:val="24"/>
        </w:rPr>
        <w:fldChar w:fldCharType="separate"/>
      </w:r>
      <w:r>
        <w:rPr>
          <w:noProof/>
          <w:szCs w:val="24"/>
        </w:rPr>
        <w:t>(Leonnard et al., 2017)</w:t>
      </w:r>
      <w:r>
        <w:rPr>
          <w:szCs w:val="24"/>
        </w:rPr>
        <w:fldChar w:fldCharType="end"/>
      </w:r>
      <w:r>
        <w:rPr>
          <w:szCs w:val="24"/>
        </w:rPr>
        <w:t xml:space="preserve"> dan lain-lain.</w:t>
      </w:r>
    </w:p>
    <w:p w14:paraId="29110925" w14:textId="77777777" w:rsidR="006D41E4" w:rsidRDefault="006D41E4" w:rsidP="00BB45A4">
      <w:pPr>
        <w:pStyle w:val="ListParagraph"/>
        <w:spacing w:after="0" w:line="240" w:lineRule="auto"/>
        <w:ind w:left="0"/>
        <w:rPr>
          <w:b/>
          <w:bCs/>
          <w:szCs w:val="24"/>
        </w:rPr>
      </w:pPr>
    </w:p>
    <w:p w14:paraId="7F15A680" w14:textId="330A3146" w:rsidR="00FA5069" w:rsidRDefault="002C77ED" w:rsidP="00BB45A4">
      <w:pPr>
        <w:pStyle w:val="ListParagraph"/>
        <w:spacing w:after="0" w:line="240" w:lineRule="auto"/>
        <w:ind w:left="0"/>
        <w:rPr>
          <w:b/>
          <w:bCs/>
          <w:szCs w:val="24"/>
        </w:rPr>
      </w:pPr>
      <w:r>
        <w:rPr>
          <w:b/>
          <w:bCs/>
          <w:szCs w:val="24"/>
        </w:rPr>
        <w:lastRenderedPageBreak/>
        <w:t>Kualitas Produk</w:t>
      </w:r>
    </w:p>
    <w:p w14:paraId="34FA3BA1" w14:textId="4EEC0E88" w:rsidR="006D41E4" w:rsidRDefault="002C77ED" w:rsidP="00C325E2">
      <w:pPr>
        <w:spacing w:after="0" w:line="240" w:lineRule="auto"/>
        <w:ind w:firstLine="720"/>
        <w:rPr>
          <w:szCs w:val="24"/>
        </w:rPr>
      </w:pPr>
      <w:r>
        <w:rPr>
          <w:szCs w:val="24"/>
        </w:rPr>
        <w:t>Kualitas produk merupakan kemampuan produk untuk menjalankan fungsinya yang berupa daya tahan, keandalan, ketepatan, kemudahan, pengoperasian dan peningkatan serta fungsi lainnya. Ketika sebuah produk dapat menjalankan fungsi tersebut dengan sesuai, maka produk tersebut dapat dikatakan sebagai produk yang berkualitas baik (Kotler dan Armstrong, 2008).</w:t>
      </w:r>
    </w:p>
    <w:p w14:paraId="647BCAF0" w14:textId="4F4F4577" w:rsidR="006D41E4" w:rsidRDefault="002C77ED" w:rsidP="00C325E2">
      <w:pPr>
        <w:spacing w:after="0" w:line="240" w:lineRule="auto"/>
        <w:ind w:firstLine="720"/>
        <w:rPr>
          <w:szCs w:val="24"/>
        </w:rPr>
      </w:pPr>
      <w:r>
        <w:rPr>
          <w:szCs w:val="24"/>
        </w:rPr>
        <w:t>Menurut Bowo, Hoyyi, dan Mukid (2013) kualitas produk merupakan ukuran relatif suatu barang atau jasa yang dapat mencerminkan seberapa jauh tingkat keunggulan tersebut dapat memenuhi keinginan konsumen.</w:t>
      </w:r>
      <w:r w:rsidR="006D41E4">
        <w:rPr>
          <w:szCs w:val="24"/>
          <w:lang w:val="en-US"/>
        </w:rPr>
        <w:t xml:space="preserve"> </w:t>
      </w:r>
      <w:r>
        <w:rPr>
          <w:szCs w:val="24"/>
        </w:rPr>
        <w:t>Sehingga pada akhirnya kualitas produk merupakan kemampuan produk untuk menjalankan fungsinya sesuai dengan dimensi-dimensi yang akan mencerminkan kualitas produk itu sendiri. Apabila kualitas yang ditawarkan baik akan mempengaruhi keinginan konsumen untuk melakukan rekomendasi ataupun pembelian ulang.</w:t>
      </w:r>
      <w:r>
        <w:rPr>
          <w:b/>
          <w:bCs/>
          <w:szCs w:val="24"/>
        </w:rPr>
        <w:t xml:space="preserve"> </w:t>
      </w:r>
    </w:p>
    <w:p w14:paraId="0E3EAB00" w14:textId="3F592935" w:rsidR="00FA5069" w:rsidRDefault="002C77ED" w:rsidP="00BB45A4">
      <w:pPr>
        <w:spacing w:after="0" w:line="240" w:lineRule="auto"/>
        <w:ind w:firstLine="720"/>
        <w:rPr>
          <w:szCs w:val="24"/>
        </w:rPr>
      </w:pPr>
      <w:r>
        <w:rPr>
          <w:szCs w:val="24"/>
        </w:rPr>
        <w:t xml:space="preserve">Secara garis besar kualitas produk memiliki indikator yang digunakan untuk mengukur kualitas pada produk itu sendiri. Menurut Kotler, Philip; Armstrong, 2012 dalam </w:t>
      </w:r>
      <w:r>
        <w:rPr>
          <w:szCs w:val="24"/>
        </w:rPr>
        <w:fldChar w:fldCharType="begin"/>
      </w:r>
      <w:r>
        <w:rPr>
          <w:szCs w:val="24"/>
        </w:rPr>
        <w:instrText>ADDIN CSL_CITATION {"citationItems":[{"id":"ITEM-1","itemData":{"DOI":"10.35899/biej.v3i1.198","abstract":"Abstract- This writing was done in order to determine the effect of product quality, servicescape, word of mouth on repurchase decisions. This study uses primary data sourced from questionnaires and the sample used is 75 respondents who are consumers of the Warung Kopi Rahmat. Methods of data analysis using multiple linear regression equations, coefficient of determination (R2), t test and F test. The results showed that product quality, servicescape, word of mouth have a positive effect on repurchase decisions at Warung Kopi Rahmat . The coefficient of determination test results obtained 61.1% product quality, servicescape, word of mouth can explain the repurchase decision. While the t test results of product quality, servicescape partially have a significant effect on repurchase decisions and word of mouth has no significant effect on repurchase decisions. The results of the F test, product quality, servicescape, word of mouth simultaneously have a significant effect on repurchase decisions.\r  \r Keywords- Product Quality; Servicescape; Word of Mouth; Repurchase Decision\r  \r Abstrak- Penulisan ini dilakukan dengan tujuan untuk mengetahui pengaruh kualitas produk, servicescape, word of mouth terhadap keputusan pembelian ulang. Penelitian ini menggunakan data primer yang bersumber dari kuesioner dan sampel yang digunakan sebanyak 75 responden yang merupakan konsumen dari Warung Kopi Rahmat. Metode analisis data menggunakan persamaan regersi linier berganda, uji koefisien determinasi (R2), uji t dan uji F. Hasil penelitian diketahui bahwa kualitas produk, servicescape, word of mouth berpengaruh positif terhadap keputusan pembelian ulang pada Warung Kopi Rahmat. Hasil uji koefisien determinasi diperoleh 61,1% kualitas produk, servicescape, word of mouth dapat menjelaskan keputusan pembelian ulang. Sementara hasil uji t kualitas produk, servicescape secara parsial berpengaruh signifikan terhadap keputusan pembelian ulang dan word of mouth berpengaruh tidak signifikan terhadap keputusan pembelian ulang. Hasil uji F, kualitas produk, servicescape, word of mouth secara simultan berpengaruh signifikan terhadap keputusan pembelian ulang.\r  \r Kata Kunci- Kualitas Produk; Servicescape; Word of Mouth; Keputusan Pembelian Ulang","author":[{"dropping-particle":"","family":"Zulkarnain","given":"Muhammad","non-dropping-particle":"","parse-names":false,"suffix":""}],"container-title":"Business Innovation and Entrepreneurship Journal","id":"ITEM-1","issue":"1","issued":{"date-parts":[["2021"]]},"page":"38-44","title":"Kualitas Produk, Servicescape dan Word of Mouth Serta Pengaruhnya terhadap Keputusan Pembelian Ulang","type":"article-journal","volume":"3"},"uris":["http://www.mendeley.com/documents/?uuid=dee179be-df12-48c3-980d-214d0123a344","http://www.mendeley.com/documents/?uuid=00034829-ac89-4e3b-b203-450c8a5afbfb"]}],"mendeley":{"formattedCitation":"(Zulkarnain, 2021)","plainTextFormattedCitation":"(Zulkarnain, 2021)","previouslyFormattedCitation":"(Zulkarnain, 2021)"},"properties":{"noteIndex":0},"schema":"https://github.com/citation-style-language/schema/raw/master/csl-citation.json"}</w:instrText>
      </w:r>
      <w:r>
        <w:rPr>
          <w:szCs w:val="24"/>
        </w:rPr>
        <w:fldChar w:fldCharType="separate"/>
      </w:r>
      <w:r>
        <w:rPr>
          <w:noProof/>
          <w:szCs w:val="24"/>
        </w:rPr>
        <w:t>(Zulkarnain, 2021)</w:t>
      </w:r>
      <w:r>
        <w:rPr>
          <w:szCs w:val="24"/>
        </w:rPr>
        <w:fldChar w:fldCharType="end"/>
      </w:r>
      <w:r>
        <w:rPr>
          <w:szCs w:val="24"/>
        </w:rPr>
        <w:t xml:space="preserve"> indikator sebagai alat pengukur kualitas produk terdiri atas: 1. Kinerja (</w:t>
      </w:r>
      <w:r>
        <w:rPr>
          <w:i/>
          <w:iCs/>
          <w:szCs w:val="24"/>
        </w:rPr>
        <w:t>Performance)</w:t>
      </w:r>
      <w:r>
        <w:rPr>
          <w:szCs w:val="24"/>
        </w:rPr>
        <w:t>, 2. Fitur (</w:t>
      </w:r>
      <w:r>
        <w:rPr>
          <w:i/>
          <w:iCs/>
          <w:szCs w:val="24"/>
        </w:rPr>
        <w:t>features)</w:t>
      </w:r>
      <w:r>
        <w:rPr>
          <w:szCs w:val="24"/>
        </w:rPr>
        <w:t>, 3. Reliabilitas (</w:t>
      </w:r>
      <w:r>
        <w:rPr>
          <w:i/>
          <w:iCs/>
          <w:szCs w:val="24"/>
        </w:rPr>
        <w:t>Reliability)</w:t>
      </w:r>
      <w:r>
        <w:rPr>
          <w:szCs w:val="24"/>
        </w:rPr>
        <w:t>, 4. Konformasi (</w:t>
      </w:r>
      <w:r>
        <w:rPr>
          <w:i/>
          <w:iCs/>
          <w:szCs w:val="24"/>
        </w:rPr>
        <w:t xml:space="preserve">Conformace), </w:t>
      </w:r>
      <w:r>
        <w:rPr>
          <w:szCs w:val="24"/>
        </w:rPr>
        <w:t>5. Daya tahan (</w:t>
      </w:r>
      <w:r>
        <w:rPr>
          <w:i/>
          <w:iCs/>
          <w:szCs w:val="24"/>
        </w:rPr>
        <w:t>Durability)</w:t>
      </w:r>
      <w:r>
        <w:rPr>
          <w:szCs w:val="24"/>
        </w:rPr>
        <w:t>, 6. Dapat diperbaiki (</w:t>
      </w:r>
      <w:r>
        <w:rPr>
          <w:i/>
          <w:iCs/>
          <w:szCs w:val="24"/>
        </w:rPr>
        <w:t>Serviceability)</w:t>
      </w:r>
      <w:r>
        <w:rPr>
          <w:szCs w:val="24"/>
        </w:rPr>
        <w:t>, 7. Estetika (</w:t>
      </w:r>
      <w:r>
        <w:rPr>
          <w:i/>
          <w:iCs/>
          <w:szCs w:val="24"/>
        </w:rPr>
        <w:t xml:space="preserve">Aesthetics), </w:t>
      </w:r>
      <w:r>
        <w:rPr>
          <w:szCs w:val="24"/>
        </w:rPr>
        <w:t>8. Persepsi kualitas (</w:t>
      </w:r>
      <w:r>
        <w:rPr>
          <w:i/>
          <w:iCs/>
          <w:szCs w:val="24"/>
        </w:rPr>
        <w:t>Percieved quality)</w:t>
      </w:r>
      <w:r>
        <w:rPr>
          <w:szCs w:val="24"/>
        </w:rPr>
        <w:t>.</w:t>
      </w:r>
      <w:r w:rsidR="006D41E4">
        <w:rPr>
          <w:szCs w:val="24"/>
          <w:lang w:val="en-US"/>
        </w:rPr>
        <w:t xml:space="preserve"> </w:t>
      </w:r>
      <w:r>
        <w:rPr>
          <w:szCs w:val="24"/>
        </w:rPr>
        <w:t xml:space="preserve">Pada dasarnya kualitas produk yang dihasilkan oleh suatu perusahaan dapat dipengaruhi oleh beberapa faktor sebagai dasar atas keragaman kualitas produk yang diberikan. Menurut Risky Nurhayati (2011) faktor mengenai kualitas produk didasari atas beberapa komponen, diantaranya: </w:t>
      </w:r>
    </w:p>
    <w:p w14:paraId="1532E489" w14:textId="77777777" w:rsidR="00FA5069" w:rsidRDefault="002C77ED" w:rsidP="00C325E2">
      <w:pPr>
        <w:pStyle w:val="ListParagraph"/>
        <w:numPr>
          <w:ilvl w:val="0"/>
          <w:numId w:val="11"/>
        </w:numPr>
        <w:spacing w:after="0" w:line="240" w:lineRule="auto"/>
        <w:ind w:left="360"/>
        <w:rPr>
          <w:szCs w:val="24"/>
        </w:rPr>
      </w:pPr>
      <w:r>
        <w:rPr>
          <w:szCs w:val="24"/>
        </w:rPr>
        <w:t>Manusia</w:t>
      </w:r>
      <w:r>
        <w:rPr>
          <w:szCs w:val="24"/>
          <w:lang w:val="en-US"/>
        </w:rPr>
        <w:t xml:space="preserve">. </w:t>
      </w:r>
      <w:r>
        <w:rPr>
          <w:szCs w:val="24"/>
        </w:rPr>
        <w:t>Baik dan buruknya kualitas produk yang dihasilkan dapat dipengaruhi oleh peran manusia sebagai karyawan yang bertugas di dalam sebuah perusahaan. Oleh karena itu aspek manusia perlu menjadi perhatian. Perhatian dapat diberikan oleh perusahaan melalui pengadaan latihan-latihan, pemberian motivasi, memberikan jaminan melalui jamsostek, serta membangun kesejahteraan dan lain-lain.</w:t>
      </w:r>
    </w:p>
    <w:p w14:paraId="5C7624D3" w14:textId="77777777" w:rsidR="00FA5069" w:rsidRDefault="002C77ED" w:rsidP="00C325E2">
      <w:pPr>
        <w:pStyle w:val="ListParagraph"/>
        <w:numPr>
          <w:ilvl w:val="0"/>
          <w:numId w:val="11"/>
        </w:numPr>
        <w:spacing w:after="0" w:line="240" w:lineRule="auto"/>
        <w:ind w:left="360"/>
        <w:rPr>
          <w:szCs w:val="24"/>
        </w:rPr>
      </w:pPr>
      <w:r>
        <w:rPr>
          <w:szCs w:val="24"/>
        </w:rPr>
        <w:t>Manajemen</w:t>
      </w:r>
      <w:r>
        <w:rPr>
          <w:szCs w:val="24"/>
          <w:lang w:val="en-US"/>
        </w:rPr>
        <w:t xml:space="preserve">. </w:t>
      </w:r>
      <w:r>
        <w:rPr>
          <w:szCs w:val="24"/>
        </w:rPr>
        <w:t>Dalam sebuah perusahaan terdapat beberapa bagian salah satunya function group, suatu kelompok yang memiliki tanggung jawab atas kualitas produk suatu perusahaan. Untuk mempertahankan serta meningkatkan kualitas produk yang dihasilkan, perlu adanya koordinasi dari pemimpin perusahaan agar tercicpta suasana kerja yang baik dan harmonis, sehingga dapat terhindar dari adanya kekacauan kerja yang dapat mengganggu kualitas dari produk yang dihasilkan.</w:t>
      </w:r>
    </w:p>
    <w:p w14:paraId="3B6F9050" w14:textId="77777777" w:rsidR="00FA5069" w:rsidRDefault="002C77ED" w:rsidP="00C325E2">
      <w:pPr>
        <w:pStyle w:val="ListParagraph"/>
        <w:numPr>
          <w:ilvl w:val="0"/>
          <w:numId w:val="11"/>
        </w:numPr>
        <w:spacing w:after="0" w:line="240" w:lineRule="auto"/>
        <w:ind w:left="360"/>
        <w:rPr>
          <w:szCs w:val="24"/>
        </w:rPr>
      </w:pPr>
      <w:r>
        <w:rPr>
          <w:szCs w:val="24"/>
        </w:rPr>
        <w:t>Uang</w:t>
      </w:r>
      <w:r>
        <w:rPr>
          <w:szCs w:val="24"/>
          <w:lang w:val="en-US"/>
        </w:rPr>
        <w:t xml:space="preserve">. </w:t>
      </w:r>
      <w:r>
        <w:rPr>
          <w:szCs w:val="24"/>
        </w:rPr>
        <w:t xml:space="preserve">Sebagai bentuk sumber daya yang dapat digunakan </w:t>
      </w:r>
      <w:r>
        <w:rPr>
          <w:szCs w:val="24"/>
          <w:lang w:val="en-US"/>
        </w:rPr>
        <w:t>untuk</w:t>
      </w:r>
      <w:r>
        <w:rPr>
          <w:szCs w:val="24"/>
        </w:rPr>
        <w:t xml:space="preserve"> perawatan dan perbaikan mesin serta peralatan produksi, dan perbaikan produk yang mengalami kerusakan dan lain-lain.</w:t>
      </w:r>
    </w:p>
    <w:p w14:paraId="420028DA" w14:textId="77777777" w:rsidR="00FA5069" w:rsidRDefault="002C77ED" w:rsidP="00C325E2">
      <w:pPr>
        <w:pStyle w:val="ListParagraph"/>
        <w:numPr>
          <w:ilvl w:val="0"/>
          <w:numId w:val="11"/>
        </w:numPr>
        <w:spacing w:after="0" w:line="240" w:lineRule="auto"/>
        <w:ind w:left="360"/>
        <w:rPr>
          <w:szCs w:val="24"/>
        </w:rPr>
      </w:pPr>
      <w:r>
        <w:rPr>
          <w:szCs w:val="24"/>
        </w:rPr>
        <w:t>Bahan Baku</w:t>
      </w:r>
      <w:r>
        <w:rPr>
          <w:szCs w:val="24"/>
          <w:lang w:val="en-US"/>
        </w:rPr>
        <w:t>. K</w:t>
      </w:r>
      <w:r>
        <w:rPr>
          <w:szCs w:val="24"/>
        </w:rPr>
        <w:t xml:space="preserve">omponen penting yang dapat berpengaruh terhadap kualitas produk yang dihasilkan perusahaan. </w:t>
      </w:r>
      <w:r>
        <w:rPr>
          <w:szCs w:val="24"/>
          <w:lang w:val="en-US"/>
        </w:rPr>
        <w:t>P</w:t>
      </w:r>
      <w:r>
        <w:rPr>
          <w:szCs w:val="24"/>
        </w:rPr>
        <w:t>engendalian terhadap kualitas bahan baku perlu diperhatikan melalui beberapa hal sebagai berikut: seleksi sumber dari bahan baku, pemeriksaan dokumen pembelian, pemeriksaan penerima bahan baku, serta penyimpanan. Hal itu perlu diperhatikan secara berkala sehingga dapat menutup kemungkinan bahan baku yang akan digunakan untuk proses produksi berkualitas rendah.</w:t>
      </w:r>
    </w:p>
    <w:p w14:paraId="1B2BFA3B" w14:textId="77777777" w:rsidR="00FA5069" w:rsidRDefault="002C77ED" w:rsidP="00C325E2">
      <w:pPr>
        <w:pStyle w:val="ListParagraph"/>
        <w:numPr>
          <w:ilvl w:val="0"/>
          <w:numId w:val="11"/>
        </w:numPr>
        <w:spacing w:after="0" w:line="240" w:lineRule="auto"/>
        <w:ind w:left="360"/>
        <w:rPr>
          <w:szCs w:val="24"/>
        </w:rPr>
      </w:pPr>
      <w:r>
        <w:rPr>
          <w:szCs w:val="24"/>
        </w:rPr>
        <w:t>Mesin dan Peralatan</w:t>
      </w:r>
      <w:r>
        <w:rPr>
          <w:szCs w:val="24"/>
          <w:lang w:val="en-US"/>
        </w:rPr>
        <w:t xml:space="preserve">. </w:t>
      </w:r>
      <w:r>
        <w:rPr>
          <w:szCs w:val="24"/>
        </w:rPr>
        <w:t xml:space="preserve">Peralatan yang kurang memadai serta mesin yang </w:t>
      </w:r>
      <w:r>
        <w:rPr>
          <w:szCs w:val="24"/>
          <w:lang w:val="en-US"/>
        </w:rPr>
        <w:t>usang</w:t>
      </w:r>
      <w:r>
        <w:rPr>
          <w:szCs w:val="24"/>
        </w:rPr>
        <w:t xml:space="preserve"> </w:t>
      </w:r>
      <w:r>
        <w:rPr>
          <w:szCs w:val="24"/>
          <w:lang w:val="en-US"/>
        </w:rPr>
        <w:t>serta</w:t>
      </w:r>
      <w:r>
        <w:rPr>
          <w:szCs w:val="24"/>
        </w:rPr>
        <w:t xml:space="preserve"> tidak ekonomis dapat menyebabkan rendahnya kualitas </w:t>
      </w:r>
      <w:r>
        <w:rPr>
          <w:szCs w:val="24"/>
          <w:lang w:val="en-US"/>
        </w:rPr>
        <w:t xml:space="preserve">serta </w:t>
      </w:r>
      <w:r>
        <w:rPr>
          <w:szCs w:val="24"/>
        </w:rPr>
        <w:t xml:space="preserve">tingkat efisiensi yang rendah. </w:t>
      </w:r>
      <w:r>
        <w:rPr>
          <w:szCs w:val="24"/>
          <w:lang w:val="en-US"/>
        </w:rPr>
        <w:t>Sehingga meningkatkan biaya produksi</w:t>
      </w:r>
      <w:r>
        <w:rPr>
          <w:szCs w:val="24"/>
        </w:rPr>
        <w:t xml:space="preserve">, </w:t>
      </w:r>
      <w:r>
        <w:rPr>
          <w:szCs w:val="24"/>
          <w:lang w:val="en-US"/>
        </w:rPr>
        <w:t>dan</w:t>
      </w:r>
      <w:r>
        <w:rPr>
          <w:szCs w:val="24"/>
        </w:rPr>
        <w:t xml:space="preserve"> produk yang dihasilkan menjadi kurang kualitas dan tidak laku dipasarkan. Hal ini menyebabkan perusahaan tidak dapat bersaing dengan perusahaan sejenisnya.</w:t>
      </w:r>
    </w:p>
    <w:p w14:paraId="2FE0D090" w14:textId="77777777" w:rsidR="006D41E4" w:rsidRDefault="006D41E4" w:rsidP="00BB45A4">
      <w:pPr>
        <w:spacing w:after="0" w:line="240" w:lineRule="auto"/>
        <w:ind w:firstLine="720"/>
        <w:rPr>
          <w:szCs w:val="24"/>
          <w:lang w:val="en-US"/>
        </w:rPr>
      </w:pPr>
    </w:p>
    <w:p w14:paraId="012B6468" w14:textId="5A8EB5C9" w:rsidR="00FA5069" w:rsidRDefault="002C77ED" w:rsidP="00BB45A4">
      <w:pPr>
        <w:spacing w:after="0" w:line="240" w:lineRule="auto"/>
        <w:ind w:firstLine="720"/>
        <w:rPr>
          <w:szCs w:val="24"/>
          <w:lang w:val="en-US"/>
        </w:rPr>
      </w:pPr>
      <w:r>
        <w:rPr>
          <w:szCs w:val="24"/>
          <w:lang w:val="en-US"/>
        </w:rPr>
        <w:lastRenderedPageBreak/>
        <w:t>Berikut adalah p</w:t>
      </w:r>
      <w:r>
        <w:rPr>
          <w:szCs w:val="24"/>
        </w:rPr>
        <w:t xml:space="preserve">ara peneliti sebelumnya </w:t>
      </w:r>
      <w:r>
        <w:rPr>
          <w:szCs w:val="24"/>
          <w:lang w:val="en-US"/>
        </w:rPr>
        <w:t>yang telah meneliti kualitas produk:</w:t>
      </w:r>
      <w:r>
        <w:rPr>
          <w:szCs w:val="24"/>
        </w:rPr>
        <w:t xml:space="preserve"> </w:t>
      </w:r>
      <w:r>
        <w:rPr>
          <w:szCs w:val="24"/>
        </w:rPr>
        <w:fldChar w:fldCharType="begin"/>
      </w:r>
      <w:r>
        <w:rPr>
          <w:szCs w:val="24"/>
        </w:rPr>
        <w:instrText>ADDIN CSL_CITATION {"citationItems":[{"id":"ITEM-1","itemData":{"author":[{"dropping-particle":"","family":"Ikhsani","given":"Khilyatin","non-dropping-particle":"","parse-names":false,"suffix":""},{"dropping-particle":"","family":"Ali","given":"Hapzi","non-dropping-particle":"","parse-names":false,"suffix":""}],"container-title":"Jurnal SWOT","id":"ITEM-1","issue":"3","issued":{"date-parts":[["2017"]]},"page":"523-541","title":"Keputusan Pembelian: Analisis Kualitas Produk, Harga dan Brand Awareness (Studi Kasus Produk Teh Botol Sosro di Giant Mall Permata Tangerang).","type":"article-journal","volume":"VII"},"uris":["http://www.mendeley.com/documents/?uuid=f81ced6c-9a15-4258-abfc-3cc33cc6940c"]}],"mendeley":{"formattedCitation":"(Ikhsani &amp; Ali, 2017)","plainTextFormattedCitation":"(Ikhsani &amp; Ali, 2017)","previouslyFormattedCitation":"(Ikhsani &amp; Ali, 2017)"},"properties":{"noteIndex":0},"schema":"https://github.com/citation-style-language/schema/raw/master/csl-citation.json"}</w:instrText>
      </w:r>
      <w:r>
        <w:rPr>
          <w:szCs w:val="24"/>
        </w:rPr>
        <w:fldChar w:fldCharType="separate"/>
      </w:r>
      <w:r>
        <w:rPr>
          <w:noProof/>
          <w:szCs w:val="24"/>
        </w:rPr>
        <w:t>(Ikhsani &amp; Ali, 2017)</w:t>
      </w:r>
      <w:r>
        <w:rPr>
          <w:szCs w:val="24"/>
        </w:rPr>
        <w:fldChar w:fldCharType="end"/>
      </w:r>
      <w:r>
        <w:rPr>
          <w:szCs w:val="24"/>
        </w:rPr>
        <w:t xml:space="preserve">, </w:t>
      </w:r>
      <w:r>
        <w:rPr>
          <w:szCs w:val="24"/>
        </w:rPr>
        <w:fldChar w:fldCharType="begin"/>
      </w:r>
      <w:r>
        <w:rPr>
          <w:szCs w:val="24"/>
        </w:rPr>
        <w:instrText>ADDIN CSL_CITATION {"citationItems":[{"id":"ITEM-1","itemData":{"DOI":"10.21276/sjebm.2017.4.11.12","abstract":"This research aims to analyze the effect of product quality, price and service to the purchase decision at PT. Hartekprima Listrindo either partially or simultaneously. The population of this research is all customers of PT. Hartekprima Listrindo. While the sample using slovin formula obtained 98 respondents. Quantitative analysis method by using multiple linear regression analysis was followed by determination analysis (R square), partial hypothesis test (t test) and Simultan (F test) with alpha of 5 percent (0,05). Prior to further analysis, data quality and classical assumption test are done. Analysis tool applies SPSS Version 20.0 for windows. The result of research shows that product quality influences partial purchasing decision, price influences partial purchasing decision, service influences partial purchasing decision and product quality, price, and service influences purchasing decision simultaneously at PT. Hartekprima Listrindo.","author":[{"dropping-particle":"","family":"Yunita","given":"Dian","non-dropping-particle":"","parse-names":false,"suffix":""},{"dropping-particle":"","family":"Ali","given":"Hapzi","non-dropping-particle":"","parse-names":false,"suffix":""}],"container-title":"Economics, Business and Management","id":"ITEM-1","issue":"11","issued":{"date-parts":[["2017"]]},"page":"833-841","title":"Model of Purchasing Decision ( Renting ) of Generator Set : Analysis of Product Quality , Price an Service at PT . Hartekprima Listrindo","type":"article-journal","volume":"4"},"uris":["http://www.mendeley.com/documents/?uuid=2faceeb4-44c9-4f39-a303-125fdc366b1a"]}],"mendeley":{"formattedCitation":"(Yunita &amp; Ali, 2017)","plainTextFormattedCitation":"(Yunita &amp; Ali, 2017)","previouslyFormattedCitation":"(Yunita &amp; Ali, 2017)"},"properties":{"noteIndex":0},"schema":"https://github.com/citation-style-language/schema/raw/master/csl-citation.json"}</w:instrText>
      </w:r>
      <w:r>
        <w:rPr>
          <w:szCs w:val="24"/>
        </w:rPr>
        <w:fldChar w:fldCharType="separate"/>
      </w:r>
      <w:r>
        <w:rPr>
          <w:noProof/>
          <w:szCs w:val="24"/>
        </w:rPr>
        <w:t>(Yunita &amp; Ali, 2017)</w:t>
      </w:r>
      <w:r>
        <w:rPr>
          <w:szCs w:val="24"/>
        </w:rPr>
        <w:fldChar w:fldCharType="end"/>
      </w:r>
      <w:r>
        <w:rPr>
          <w:szCs w:val="24"/>
        </w:rPr>
        <w:t xml:space="preserve"> </w:t>
      </w:r>
      <w:r>
        <w:rPr>
          <w:szCs w:val="24"/>
        </w:rPr>
        <w:fldChar w:fldCharType="begin"/>
      </w:r>
      <w:r>
        <w:rPr>
          <w:szCs w:val="24"/>
        </w:rPr>
        <w:instrText>ADDIN CSL_CITATION {"citationItems":[{"id":"ITEM-1","itemData":{"ISSN":"2548-561X","abstract":"This research using three independent variables that are customer satisfaction, product quality and experiential marketing while variable dependent is word of mouth. The purpose of this research is to analyze the influence of customer satisfaction, product quality, and experiential marketing to word of mouth in Sabilul HAQ printing. Research sampling is all the customer Sabilul HAQ printing. Based on that there are 88 respondents. Sampling technique using boring sampling. Data analysis method using quantitative analysis that are reliability test and validity test, classic assumption test, T test, F test, determination coefficient , and multiple linear regression analysis. The result show that customer satisfaction, product quality, experiential marketing variables has positive influence to word of mouth","author":[{"dropping-particle":"","family":"Mismiwati","given":"","non-dropping-particle":"","parse-names":false,"suffix":""}],"container-title":"I-Economics: A Research Journal on Islamic Economics","id":"ITEM-1","issue":"1","issued":{"date-parts":[["2016"]]},"page":"19-30","title":"Pengaruh Kepuasan Pelanggan, Kualitas Produk, Dan Experiential Marketing Terhadap Word of Mouth Pada Percetakan Sabilul Haq","type":"article-journal","volume":"2"},"uris":["http://www.mendeley.com/documents/?uuid=222faa0d-e774-49b0-a9ca-d29e5a198e00","http://www.mendeley.com/documents/?uuid=ba084443-779c-48e2-b0ee-d8589d5c7d24"]}],"mendeley":{"formattedCitation":"(Mismiwati, 2016)","plainTextFormattedCitation":"(Mismiwati, 2016)","previouslyFormattedCitation":"(Mismiwati, 2016)"},"properties":{"noteIndex":0},"schema":"https://github.com/citation-style-language/schema/raw/master/csl-citation.json"}</w:instrText>
      </w:r>
      <w:r>
        <w:rPr>
          <w:szCs w:val="24"/>
        </w:rPr>
        <w:fldChar w:fldCharType="separate"/>
      </w:r>
      <w:r>
        <w:rPr>
          <w:noProof/>
          <w:szCs w:val="24"/>
        </w:rPr>
        <w:t>(Mismiwati, 2016)</w:t>
      </w:r>
      <w:r>
        <w:rPr>
          <w:szCs w:val="24"/>
        </w:rPr>
        <w:fldChar w:fldCharType="end"/>
      </w:r>
      <w:r>
        <w:rPr>
          <w:szCs w:val="24"/>
        </w:rPr>
        <w:t xml:space="preserve">, </w:t>
      </w:r>
      <w:r>
        <w:rPr>
          <w:szCs w:val="24"/>
        </w:rPr>
        <w:fldChar w:fldCharType="begin"/>
      </w:r>
      <w:r>
        <w:rPr>
          <w:szCs w:val="24"/>
        </w:rPr>
        <w:instrText>ADDIN CSL_CITATION {"citationItems":[{"id":"ITEM-1","itemData":{"abstract":": This study aims to analyze and discuss the effect of products quality on word of mouth and customer satisfation as an intervening variable. This research is conclusive. The population in this study is the migration of prepaid electricity customers in the village of Menganti, Gresik. Samples are taken of 174 respondents with a proportional sampling and sampling incidental techniques. Measuring instrument used were questionnaires, the data were analyzed with path analysis. The results showed that the products quality has a significant direct effect on customer satisfation, products quality has a significant direct effect on word of mouth, customer satisfation has a significant direct effect on word of mouth, and there is an indirect effect of products quality to word of mouth through customer satisfaction.","author":[{"dropping-particle":"","family":"Puspasari","given":"Anita","non-dropping-particle":"","parse-names":false,"suffix":""}],"container-title":"Jurnal Ilmu Manajemen (JIM)","id":"ITEM-1","issued":{"date-parts":[["2014"]]},"title":"Pengaruh kualitas produk terhadap word of mouth melalui kepuasan pelanggan.","type":"article-journal","volume":"2(4)"},"uris":["http://www.mendeley.com/documents/?uuid=28fe8ed2-fbe5-4133-8edb-1951ed212aa1","http://www.mendeley.com/documents/?uuid=fcdaf475-c275-4124-8a04-b51567c59ead"]}],"mendeley":{"formattedCitation":"(Puspasari, 2014)","plainTextFormattedCitation":"(Puspasari, 2014)","previouslyFormattedCitation":"(Puspasari, 2014)"},"properties":{"noteIndex":0},"schema":"https://github.com/citation-style-language/schema/raw/master/csl-citation.json"}</w:instrText>
      </w:r>
      <w:r>
        <w:rPr>
          <w:szCs w:val="24"/>
        </w:rPr>
        <w:fldChar w:fldCharType="separate"/>
      </w:r>
      <w:r>
        <w:rPr>
          <w:noProof/>
          <w:szCs w:val="24"/>
        </w:rPr>
        <w:t>(Puspasari, 2014)</w:t>
      </w:r>
      <w:r>
        <w:rPr>
          <w:szCs w:val="24"/>
        </w:rPr>
        <w:fldChar w:fldCharType="end"/>
      </w:r>
      <w:r>
        <w:rPr>
          <w:szCs w:val="24"/>
        </w:rPr>
        <w:t xml:space="preserve">, (Hermanto et al., 2015) (Nurfitriana &amp; Iriani, 2018), </w:t>
      </w:r>
      <w:r>
        <w:rPr>
          <w:szCs w:val="24"/>
        </w:rPr>
        <w:fldChar w:fldCharType="begin"/>
      </w:r>
      <w:r>
        <w:rPr>
          <w:szCs w:val="24"/>
        </w:rPr>
        <w:instrText>ADDIN CSL_CITATION {"citationItems":[{"id":"ITEM-1","itemData":{"DOI":"https://doi.org/10.24912/jm.v21i3.254","author":[{"dropping-particle":"","family":"M","given":"Agussalim","non-dropping-particle":"","parse-names":false,"suffix":""},{"dropping-particle":"","family":"Ali","given":"Hapzi","non-dropping-particle":"","parse-names":false,"suffix":""}],"container-title":"Jurnal Manajemen","id":"ITEM-1","issue":"3","issued":{"date-parts":[["2017"]]},"page":"317-335","title":"Model Kepuasan Pelanggan: Analisis Kualitas Produk Dan Kualitas Layanan Terhadap Citra Merek Pada Giant Citra Raya Jakarta.","type":"article-journal","volume":"21"},"uris":["http://www.mendeley.com/documents/?uuid=740f8459-1e44-4b34-a8f9-f3d962112d3b","http://www.mendeley.com/documents/?uuid=bb9c7801-158a-465b-b9dc-cb1b28fe4d7a"]}],"mendeley":{"formattedCitation":"(M &amp; Ali, 2017)","plainTextFormattedCitation":"(M &amp; Ali, 2017)","previouslyFormattedCitation":"(M &amp; Ali, 2017)"},"properties":{"noteIndex":0},"schema":"https://github.com/citation-style-language/schema/raw/master/csl-citation.json"}</w:instrText>
      </w:r>
      <w:r>
        <w:rPr>
          <w:szCs w:val="24"/>
        </w:rPr>
        <w:fldChar w:fldCharType="separate"/>
      </w:r>
      <w:r>
        <w:rPr>
          <w:noProof/>
          <w:szCs w:val="24"/>
        </w:rPr>
        <w:t>(M &amp; Ali, 2017)</w:t>
      </w:r>
      <w:r>
        <w:rPr>
          <w:szCs w:val="24"/>
        </w:rPr>
        <w:fldChar w:fldCharType="end"/>
      </w:r>
      <w:r>
        <w:rPr>
          <w:szCs w:val="24"/>
        </w:rPr>
        <w:t xml:space="preserve"> dan lain-lain.</w:t>
      </w:r>
    </w:p>
    <w:p w14:paraId="52F93B7A" w14:textId="77777777" w:rsidR="006D41E4" w:rsidRDefault="006D41E4" w:rsidP="00BB45A4">
      <w:pPr>
        <w:pStyle w:val="ListParagraph"/>
        <w:spacing w:after="0" w:line="240" w:lineRule="auto"/>
        <w:ind w:left="0"/>
        <w:rPr>
          <w:b/>
          <w:bCs/>
          <w:szCs w:val="24"/>
        </w:rPr>
      </w:pPr>
    </w:p>
    <w:p w14:paraId="78B79B61" w14:textId="5EADF768" w:rsidR="00FA5069" w:rsidRDefault="002C77ED" w:rsidP="00BB45A4">
      <w:pPr>
        <w:pStyle w:val="ListParagraph"/>
        <w:spacing w:after="0" w:line="240" w:lineRule="auto"/>
        <w:ind w:left="0"/>
        <w:rPr>
          <w:szCs w:val="24"/>
        </w:rPr>
      </w:pPr>
      <w:r>
        <w:rPr>
          <w:b/>
          <w:bCs/>
          <w:szCs w:val="24"/>
        </w:rPr>
        <w:t>Kualitas Pelayanan</w:t>
      </w:r>
    </w:p>
    <w:p w14:paraId="4372781D" w14:textId="024C1F04" w:rsidR="006D41E4" w:rsidRDefault="002C77ED" w:rsidP="00C325E2">
      <w:pPr>
        <w:spacing w:after="0" w:line="240" w:lineRule="auto"/>
        <w:ind w:firstLine="720"/>
        <w:rPr>
          <w:szCs w:val="24"/>
        </w:rPr>
      </w:pPr>
      <w:r>
        <w:rPr>
          <w:szCs w:val="24"/>
        </w:rPr>
        <w:t>Armistead dan Clark (1999: 56-57) menyatakan bahwa pelayanan merupakan kemampuan yang dimiliki oleh karyawan perusahaan dalam memberikan pelayanan dengan rasa komitmen yang tinggi, serta dapat mencari solusi ketika terjadi masalah saat aktivitas pelayanan sedang berlangsung. Sedangkan kualitas pelayanan berarti kemampuan karyawan sebagai bagian dari perusahaan dalam memberikan pelayanan optimal kepada konsumen ketimbang pelayanan yang diberikan oleh pesaing (Rusydi, 2017: 39).</w:t>
      </w:r>
    </w:p>
    <w:p w14:paraId="4BD19904" w14:textId="43E898BB" w:rsidR="006D41E4" w:rsidRDefault="002C77ED" w:rsidP="00C325E2">
      <w:pPr>
        <w:spacing w:after="0" w:line="240" w:lineRule="auto"/>
        <w:ind w:firstLine="720"/>
        <w:rPr>
          <w:szCs w:val="24"/>
        </w:rPr>
      </w:pPr>
      <w:r>
        <w:rPr>
          <w:szCs w:val="24"/>
        </w:rPr>
        <w:t>Secara keseluruhan kualitas pelayanan bergantung kepada kemampuan karyawan dalam memberikan pelayanan kepada konsumen agar berpengaruh terhadap evaluasi mereka. Jika konsumen merasakan jasa atau pelayanan yang mereka terima dapat memenuhi ekspektasi atau bahkan melebihi harapan mereka, maka kualitas pelayanan tersebut dipresepsikan baik, dan prima. Sebaliknya jika pelayanan yang diberikan tidak mampu memenuhi harapan konsumen, maka kualitas dapat dipersepsikan buruk oleh konsumen (Tjiptono, 2004:59).</w:t>
      </w:r>
    </w:p>
    <w:p w14:paraId="5DA6937B" w14:textId="204060D6" w:rsidR="006D41E4" w:rsidRDefault="002C77ED" w:rsidP="00C325E2">
      <w:pPr>
        <w:spacing w:after="0" w:line="240" w:lineRule="auto"/>
        <w:ind w:firstLine="720"/>
        <w:rPr>
          <w:szCs w:val="24"/>
        </w:rPr>
      </w:pPr>
      <w:r>
        <w:rPr>
          <w:szCs w:val="24"/>
        </w:rPr>
        <w:t>Dimensi kualitas pelayanan merupakan suatu konsep yang memiliki cakupan luas, menurut Davis dan Heineke (2003:295) dimensi atas kualitas pelayanan meliputi:</w:t>
      </w:r>
      <w:r>
        <w:rPr>
          <w:b/>
          <w:bCs/>
          <w:szCs w:val="24"/>
        </w:rPr>
        <w:t xml:space="preserve"> </w:t>
      </w:r>
      <w:r>
        <w:rPr>
          <w:szCs w:val="24"/>
        </w:rPr>
        <w:t>1. Keramahan karyawan pada saat melayani konsumen.</w:t>
      </w:r>
      <w:r w:rsidR="00C325E2">
        <w:rPr>
          <w:b/>
          <w:bCs/>
          <w:szCs w:val="24"/>
        </w:rPr>
        <w:t xml:space="preserve"> </w:t>
      </w:r>
      <w:r>
        <w:rPr>
          <w:szCs w:val="24"/>
        </w:rPr>
        <w:t>2. Kemudahan akses untuk mendapatkan pelayanan.</w:t>
      </w:r>
      <w:r>
        <w:rPr>
          <w:b/>
          <w:bCs/>
          <w:szCs w:val="24"/>
        </w:rPr>
        <w:t xml:space="preserve"> </w:t>
      </w:r>
      <w:r>
        <w:rPr>
          <w:szCs w:val="24"/>
        </w:rPr>
        <w:t>3. Seberapa besar pengetahuan karyawan dalam melakukan pelayan terhadap konsumen.</w:t>
      </w:r>
      <w:r>
        <w:rPr>
          <w:b/>
          <w:bCs/>
          <w:szCs w:val="24"/>
        </w:rPr>
        <w:t xml:space="preserve"> </w:t>
      </w:r>
      <w:r>
        <w:rPr>
          <w:szCs w:val="24"/>
        </w:rPr>
        <w:t>4. Kecepatan karyawan dalam memberikan pelayanan kepada konsumen.</w:t>
      </w:r>
      <w:r>
        <w:rPr>
          <w:b/>
          <w:bCs/>
          <w:szCs w:val="24"/>
        </w:rPr>
        <w:t xml:space="preserve"> </w:t>
      </w:r>
      <w:r>
        <w:rPr>
          <w:szCs w:val="24"/>
        </w:rPr>
        <w:t>5. Kenyamanan yang diberikan pada saat melakukan pelayanan.</w:t>
      </w:r>
    </w:p>
    <w:p w14:paraId="08E909E1" w14:textId="4CAED49F" w:rsidR="00FA5069" w:rsidRDefault="002C77ED" w:rsidP="00BB45A4">
      <w:pPr>
        <w:spacing w:after="0" w:line="240" w:lineRule="auto"/>
        <w:ind w:firstLine="720"/>
        <w:rPr>
          <w:szCs w:val="24"/>
        </w:rPr>
      </w:pPr>
      <w:r>
        <w:rPr>
          <w:szCs w:val="24"/>
        </w:rPr>
        <w:t xml:space="preserve">Selain itu kualitas pelayanan dapat diukur melalui lima dimensi utama yang disusun melalui tingkat kepentingan relatifnya sesuai dengan apa yang dinyatakan oleh Tjiptono (2012:174-175) dalam </w:t>
      </w:r>
      <w:r>
        <w:rPr>
          <w:szCs w:val="24"/>
        </w:rPr>
        <w:fldChar w:fldCharType="begin"/>
      </w:r>
      <w:r>
        <w:rPr>
          <w:szCs w:val="24"/>
        </w:rPr>
        <w:instrText>ADDIN CSL_CITATION {"citationItems":[{"id":"ITEM-1","itemData":{"abstract":"Penelitian ini bertujuan untuk mengetahui pengaruh kualitas produk, kualitas pelayanan terhadap word of mouth dengan kepuasan konsumen dan loyalitas pelanggan sebagai variabel intervening. Responden pada penelitian ini adalah merupakan pelanggan yang sudah pernah melakukan pembelian minimal dua kali produk sepeda motor skuter automatic jenis Honda di Kota Denpasar. Jumlah dari responden pada penelitian ini adalah 100 orang dengan menggunakan teknik pengambilan sampel yaitu Icidental Sampling. Penelitian ini menggunakan Path Analisis dengan menggunakan program Statistik Amos For Windows 23.0. Mengacu pada 9 hipotesis yang diajukan oleh peneliti, keseluruhan dari hipotesis tersebut mendapatkan hasil positif dan signifikan. Diharapkan hasil penelitian ini dapat menghubungkan implikasi teoritis dan Implikasi manajerial bagi perushaan dengan hasil yang secara keseluruhan telah diuraikan pada BAB penutup sub bagian kesimpulan.","author":[{"dropping-particle":"","family":"Wahyu","given":"Agung Anak Gde Agung Hardi","non-dropping-particle":"","parse-names":false,"suffix":""},{"dropping-particle":"","family":"Gorda","given":"Anak Agung Ngurah Eddy Supriyadinata","non-dropping-particle":"","parse-names":false,"suffix":""}],"container-title":"Jurnal Ilmiah Manajemen &amp; Bisnis","id":"ITEM-1","issue":"2","issued":{"date-parts":[["2017"]]},"page":"324-336","title":"Kualitas Produk, Kualitas Pelayanan Terhadap Word of Mouth Dengan Kepuasan Konsumen Dan Loyalitas Pelanggan Sebagai Variabel Intervening","type":"article-journal","volume":"2"},"uris":["http://www.mendeley.com/documents/?uuid=9dbddeca-1097-46f0-b96e-25c26a9db93c","http://www.mendeley.com/documents/?uuid=bc51fffd-c60e-45c0-9cf1-386edfdf5a18"]}],"mendeley":{"formattedCitation":"(Wahyu &amp; Gorda, 2017)","plainTextFormattedCitation":"(Wahyu &amp; Gorda, 2017)","previouslyFormattedCitation":"(Wahyu &amp; Gorda, 2017)"},"properties":{"noteIndex":0},"schema":"https://github.com/citation-style-language/schema/raw/master/csl-citation.json"}</w:instrText>
      </w:r>
      <w:r>
        <w:rPr>
          <w:szCs w:val="24"/>
        </w:rPr>
        <w:fldChar w:fldCharType="separate"/>
      </w:r>
      <w:r>
        <w:rPr>
          <w:noProof/>
          <w:szCs w:val="24"/>
        </w:rPr>
        <w:t>(Wahyu &amp; Gorda, 2017)</w:t>
      </w:r>
      <w:r>
        <w:rPr>
          <w:szCs w:val="24"/>
        </w:rPr>
        <w:fldChar w:fldCharType="end"/>
      </w:r>
      <w:r>
        <w:rPr>
          <w:szCs w:val="24"/>
        </w:rPr>
        <w:t>, yaitu: 1. Keandalan (Reliability), 2. Daya tanggap (Responsiveness), 3. Jaminan (Assurance), 4. Empati (Emphaty), 5. Bukti fisik (Tangibles).</w:t>
      </w:r>
      <w:r w:rsidR="006D41E4">
        <w:rPr>
          <w:szCs w:val="24"/>
          <w:lang w:val="en-US"/>
        </w:rPr>
        <w:t xml:space="preserve"> </w:t>
      </w:r>
      <w:r>
        <w:rPr>
          <w:szCs w:val="24"/>
        </w:rPr>
        <w:t>Terdapat beberapa faktor yang dinilai berpengaruh terhadap kualitas pelayanan, faktor tersebut dikemukakan oleh Tjiptono (2017:160-164) diantaranya:</w:t>
      </w:r>
    </w:p>
    <w:p w14:paraId="6F2CA605" w14:textId="77777777" w:rsidR="00FA5069" w:rsidRDefault="002C77ED" w:rsidP="00C325E2">
      <w:pPr>
        <w:pStyle w:val="ListParagraph"/>
        <w:numPr>
          <w:ilvl w:val="0"/>
          <w:numId w:val="12"/>
        </w:numPr>
        <w:spacing w:after="0" w:line="240" w:lineRule="auto"/>
        <w:ind w:left="360"/>
        <w:rPr>
          <w:szCs w:val="24"/>
        </w:rPr>
      </w:pPr>
      <w:r>
        <w:rPr>
          <w:szCs w:val="24"/>
        </w:rPr>
        <w:t>Produksi dan konsumsi yang terjadi secara bersamaan</w:t>
      </w:r>
      <w:r>
        <w:rPr>
          <w:szCs w:val="24"/>
          <w:lang w:val="en-US"/>
        </w:rPr>
        <w:t xml:space="preserve">. </w:t>
      </w:r>
      <w:r>
        <w:rPr>
          <w:szCs w:val="24"/>
        </w:rPr>
        <w:t>Artinya layanan diproduksi dan dikonsumsi secara bersamaan, sehingga pelayanan membutuhkan partisipasi konsumen dalam menyampaikan layanannya agar tidak terjadi persoalan yang berhubungan dengan interaksi antara penyedia layanan dengan konsumen.</w:t>
      </w:r>
    </w:p>
    <w:p w14:paraId="1EEA113E" w14:textId="77777777" w:rsidR="00FA5069" w:rsidRDefault="002C77ED" w:rsidP="00C325E2">
      <w:pPr>
        <w:pStyle w:val="ListParagraph"/>
        <w:numPr>
          <w:ilvl w:val="0"/>
          <w:numId w:val="12"/>
        </w:numPr>
        <w:spacing w:after="0" w:line="240" w:lineRule="auto"/>
        <w:ind w:left="360"/>
        <w:rPr>
          <w:szCs w:val="24"/>
        </w:rPr>
      </w:pPr>
      <w:r>
        <w:rPr>
          <w:szCs w:val="24"/>
        </w:rPr>
        <w:t>Intensitas tenaga kerja yang tinggi.</w:t>
      </w:r>
      <w:r>
        <w:rPr>
          <w:szCs w:val="24"/>
          <w:lang w:val="en-US"/>
        </w:rPr>
        <w:t xml:space="preserve"> </w:t>
      </w:r>
      <w:r>
        <w:rPr>
          <w:szCs w:val="24"/>
        </w:rPr>
        <w:t>Hal ini berkaitan dengan tingginya variabilitas layanan yang dihasilkan.</w:t>
      </w:r>
    </w:p>
    <w:p w14:paraId="14A44214" w14:textId="77777777" w:rsidR="00FA5069" w:rsidRDefault="002C77ED" w:rsidP="00C325E2">
      <w:pPr>
        <w:pStyle w:val="ListParagraph"/>
        <w:numPr>
          <w:ilvl w:val="0"/>
          <w:numId w:val="12"/>
        </w:numPr>
        <w:spacing w:after="0" w:line="240" w:lineRule="auto"/>
        <w:ind w:left="360"/>
        <w:rPr>
          <w:szCs w:val="24"/>
        </w:rPr>
      </w:pPr>
      <w:r>
        <w:rPr>
          <w:szCs w:val="24"/>
        </w:rPr>
        <w:t>Dukungan terhadap pelanggan internal kurang memadai</w:t>
      </w:r>
      <w:r>
        <w:rPr>
          <w:szCs w:val="24"/>
          <w:lang w:val="en-US"/>
        </w:rPr>
        <w:t xml:space="preserve">. </w:t>
      </w:r>
      <w:r>
        <w:rPr>
          <w:szCs w:val="24"/>
        </w:rPr>
        <w:t>Dukungan tersebut meliputi peralatan (alat, material, seragam), pelatihan keterampilan, informasi meliputi prosedur operasi.</w:t>
      </w:r>
    </w:p>
    <w:p w14:paraId="7C87C8D6" w14:textId="77777777" w:rsidR="00FA5069" w:rsidRDefault="002C77ED" w:rsidP="00C325E2">
      <w:pPr>
        <w:pStyle w:val="ListParagraph"/>
        <w:numPr>
          <w:ilvl w:val="0"/>
          <w:numId w:val="12"/>
        </w:numPr>
        <w:spacing w:after="0" w:line="240" w:lineRule="auto"/>
        <w:ind w:left="360"/>
        <w:rPr>
          <w:szCs w:val="24"/>
        </w:rPr>
      </w:pPr>
      <w:r>
        <w:rPr>
          <w:szCs w:val="24"/>
        </w:rPr>
        <w:t>Kesenjangan komunikasi</w:t>
      </w:r>
      <w:r>
        <w:rPr>
          <w:szCs w:val="24"/>
          <w:lang w:val="en-US"/>
        </w:rPr>
        <w:t xml:space="preserve">. </w:t>
      </w:r>
      <w:r>
        <w:rPr>
          <w:szCs w:val="24"/>
        </w:rPr>
        <w:t>Meliputi kemampuan penyedia layanan dalam memberikan solusi serta menyajikan informasi kepada konsumen.</w:t>
      </w:r>
    </w:p>
    <w:p w14:paraId="0030B634" w14:textId="77777777" w:rsidR="00FA5069" w:rsidRDefault="002C77ED" w:rsidP="00C325E2">
      <w:pPr>
        <w:pStyle w:val="ListParagraph"/>
        <w:numPr>
          <w:ilvl w:val="0"/>
          <w:numId w:val="12"/>
        </w:numPr>
        <w:spacing w:after="0" w:line="240" w:lineRule="auto"/>
        <w:ind w:left="360"/>
        <w:rPr>
          <w:szCs w:val="24"/>
        </w:rPr>
      </w:pPr>
      <w:r>
        <w:rPr>
          <w:szCs w:val="24"/>
        </w:rPr>
        <w:t>Memperlakukan konsumen dengan cara yang sama</w:t>
      </w:r>
      <w:r>
        <w:rPr>
          <w:szCs w:val="24"/>
          <w:lang w:val="en-US"/>
        </w:rPr>
        <w:t xml:space="preserve">. </w:t>
      </w:r>
      <w:r>
        <w:rPr>
          <w:szCs w:val="24"/>
        </w:rPr>
        <w:t>Berkaitan dengan kemampuan penyedia layanan dalam memahami kebutuhan konsumen secara spesifik.</w:t>
      </w:r>
    </w:p>
    <w:p w14:paraId="67CA9120" w14:textId="77777777" w:rsidR="00FA5069" w:rsidRDefault="002C77ED" w:rsidP="00C325E2">
      <w:pPr>
        <w:pStyle w:val="ListParagraph"/>
        <w:numPr>
          <w:ilvl w:val="0"/>
          <w:numId w:val="12"/>
        </w:numPr>
        <w:spacing w:after="0" w:line="240" w:lineRule="auto"/>
        <w:ind w:left="360"/>
        <w:rPr>
          <w:szCs w:val="24"/>
        </w:rPr>
      </w:pPr>
      <w:r>
        <w:rPr>
          <w:szCs w:val="24"/>
        </w:rPr>
        <w:t>Pengembangan layanan secara berlebihan</w:t>
      </w:r>
      <w:r>
        <w:rPr>
          <w:szCs w:val="24"/>
          <w:lang w:val="en-US"/>
        </w:rPr>
        <w:t xml:space="preserve">. </w:t>
      </w:r>
      <w:r>
        <w:rPr>
          <w:szCs w:val="24"/>
        </w:rPr>
        <w:t>Terlalu banyaknya layanan yang diberikan akan berpengaruh terhadap optimalisasi yang akan menimbulkan masalah seputar standar kualitas terhadap layanan itu sendiri.</w:t>
      </w:r>
    </w:p>
    <w:p w14:paraId="5FB052CD" w14:textId="53301445" w:rsidR="006D41E4" w:rsidRPr="00C325E2" w:rsidRDefault="002C77ED" w:rsidP="00C325E2">
      <w:pPr>
        <w:pStyle w:val="ListParagraph"/>
        <w:numPr>
          <w:ilvl w:val="0"/>
          <w:numId w:val="12"/>
        </w:numPr>
        <w:spacing w:after="0" w:line="240" w:lineRule="auto"/>
        <w:ind w:left="360"/>
        <w:rPr>
          <w:szCs w:val="24"/>
        </w:rPr>
      </w:pPr>
      <w:r>
        <w:rPr>
          <w:szCs w:val="24"/>
        </w:rPr>
        <w:t>Visi bisnis jangka pendek</w:t>
      </w:r>
      <w:r>
        <w:rPr>
          <w:szCs w:val="24"/>
          <w:lang w:val="en-US"/>
        </w:rPr>
        <w:t xml:space="preserve">. </w:t>
      </w:r>
      <w:r>
        <w:rPr>
          <w:szCs w:val="24"/>
        </w:rPr>
        <w:t>Terkait dengan orientasi perusahaan dalam pencapaian target penjualan, pengehematan biaya, serta peningkatan produktivitas tahunan yang dapat berpengaruh terhadap kualitas layanan yang tengah dibentuk untuk jangka panjang.</w:t>
      </w:r>
    </w:p>
    <w:p w14:paraId="4C3ABB77" w14:textId="6A1FC408" w:rsidR="00FA5069" w:rsidRDefault="002C77ED" w:rsidP="00BB45A4">
      <w:pPr>
        <w:spacing w:after="0" w:line="240" w:lineRule="auto"/>
        <w:ind w:firstLine="360"/>
        <w:rPr>
          <w:szCs w:val="24"/>
          <w:lang w:val="en-US"/>
        </w:rPr>
      </w:pPr>
      <w:r>
        <w:rPr>
          <w:szCs w:val="24"/>
        </w:rPr>
        <w:lastRenderedPageBreak/>
        <w:t xml:space="preserve">Kualitas pelayanan telah banyak diteliti oleh para peneliti sebelumnya, diantaranya </w:t>
      </w:r>
      <w:r>
        <w:rPr>
          <w:szCs w:val="24"/>
        </w:rPr>
        <w:fldChar w:fldCharType="begin"/>
      </w:r>
      <w:r>
        <w:rPr>
          <w:szCs w:val="24"/>
        </w:rPr>
        <w:instrText>ADDIN CSL_CITATION {"citationItems":[{"id":"ITEM-1","itemData":{"DOI":"10.21276/sb","author":[{"dropping-particle":"","family":"Anggita","given":"Rizza","non-dropping-particle":"","parse-names":false,"suffix":""},{"dropping-particle":"","family":"Ali","given":"Hapzi","non-dropping-particle":"","parse-names":false,"suffix":""}],"container-title":"Scholars Bulletin","id":"ITEM-1","issue":"6","issued":{"date-parts":[["2017"]]},"page":"261-272","title":"The Influence of Product Quality, Service Quality and Price to Purchase Decision of SGM Bunda Milk (Study on PT. Sarihusada Generasi Mahardika Region Jakarta, South Tangerang District)","type":"article-journal","volume":"3"},"uris":["http://www.mendeley.com/documents/?uuid=25a89ddb-983c-44e7-bb69-84332e8a36bb"]}],"mendeley":{"formattedCitation":"(Anggita &amp; Ali, 2017)","plainTextFormattedCitation":"(Anggita &amp; Ali, 2017)","previouslyFormattedCitation":"(Anggita &amp; Ali, 2017)"},"properties":{"noteIndex":0},"schema":"https://github.com/citation-style-language/schema/raw/master/csl-citation.json"}</w:instrText>
      </w:r>
      <w:r>
        <w:rPr>
          <w:szCs w:val="24"/>
        </w:rPr>
        <w:fldChar w:fldCharType="separate"/>
      </w:r>
      <w:r>
        <w:rPr>
          <w:noProof/>
          <w:szCs w:val="24"/>
        </w:rPr>
        <w:t>(Anggita &amp; Ali, 2017)</w:t>
      </w:r>
      <w:r>
        <w:rPr>
          <w:szCs w:val="24"/>
        </w:rPr>
        <w:fldChar w:fldCharType="end"/>
      </w:r>
      <w:r>
        <w:rPr>
          <w:szCs w:val="24"/>
        </w:rPr>
        <w:t xml:space="preserve">, </w:t>
      </w:r>
      <w:r>
        <w:rPr>
          <w:szCs w:val="24"/>
        </w:rPr>
        <w:fldChar w:fldCharType="begin"/>
      </w:r>
      <w:r>
        <w:rPr>
          <w:szCs w:val="24"/>
        </w:rPr>
        <w:instrText>ADDIN CSL_CITATION {"citationItems":[{"id":"ITEM-1","itemData":{"DOI":"10.21276/sjhss.2017.2.3.12","author":[{"dropping-particle":"","family":"Christina Sirait","given":"Welda","non-dropping-particle":"","parse-names":false,"suffix":""},{"dropping-particle":"","family":"Ali","given":"Hapzi","non-dropping-particle":"","parse-names":false,"suffix":""}],"container-title":"Saudi Journal of Humanities and Social Sciences","id":"ITEM-1","issue":"3","issued":{"date-parts":[["2017"]]},"page":"287-298","title":"Decision Model Becoming Customer: Service Quality, Perceived Price, and Promotion (Case Study on PT. XYZ Media Company, Jakarta).","type":"article-journal","volume":"2"},"uris":["http://www.mendeley.com/documents/?uuid=c84322a4-ba28-4023-955a-d49cd6ff251f"]}],"mendeley":{"formattedCitation":"(Christina Sirait &amp; Ali, 2017)","plainTextFormattedCitation":"(Christina Sirait &amp; Ali, 2017)","previouslyFormattedCitation":"(Christina Sirait &amp; Ali, 2017)"},"properties":{"noteIndex":0},"schema":"https://github.com/citation-style-language/schema/raw/master/csl-citation.json"}</w:instrText>
      </w:r>
      <w:r>
        <w:rPr>
          <w:szCs w:val="24"/>
        </w:rPr>
        <w:fldChar w:fldCharType="separate"/>
      </w:r>
      <w:r>
        <w:rPr>
          <w:noProof/>
          <w:szCs w:val="24"/>
        </w:rPr>
        <w:t>(Christina Sirait &amp; Ali, 2017)</w:t>
      </w:r>
      <w:r>
        <w:rPr>
          <w:szCs w:val="24"/>
        </w:rPr>
        <w:fldChar w:fldCharType="end"/>
      </w:r>
      <w:r>
        <w:rPr>
          <w:szCs w:val="24"/>
        </w:rPr>
        <w:t xml:space="preserve">, </w:t>
      </w:r>
      <w:r>
        <w:rPr>
          <w:szCs w:val="24"/>
        </w:rPr>
        <w:fldChar w:fldCharType="begin"/>
      </w:r>
      <w:r>
        <w:rPr>
          <w:szCs w:val="24"/>
        </w:rPr>
        <w:instrText>ADDIN CSL_CITATION {"citationItems":[{"id":"ITEM-1","itemData":{"author":[{"dropping-particle":"","family":"Herizon","given":"Saputra","non-dropping-particle":"","parse-names":false,"suffix":""},{"dropping-particle":"","family":"Syaiful","given":"Anwar","non-dropping-particle":"","parse-names":false,"suffix":""}],"id":"ITEM-1","issued":{"date-parts":[["2017"]]},"publisher":"Universitas Bengkulu","title":"ANALISIS PENGARUH KUALITAS PELAYANAN, HARAPAN KONSUMEN DAN KEPUASAN KONSUMEN TERHADAP (WORD OF MOUTH POSITIF) (Studi Pada Pasien Rumah Sakit Bhayangkara Tk. III Jitra Bengkulu)","type":"thesis"},"uris":["http://www.mendeley.com/documents/?uuid=3b4a6158-eaa5-414c-a972-d2c9e1794b79","http://www.mendeley.com/documents/?uuid=28379191-d1a2-4757-b625-016d348fac24"]}],"mendeley":{"formattedCitation":"(Herizon &amp; Syaiful, 2017)","plainTextFormattedCitation":"(Herizon &amp; Syaiful, 2017)","previouslyFormattedCitation":"(Herizon &amp; Syaiful, 2017)"},"properties":{"noteIndex":0},"schema":"https://github.com/citation-style-language/schema/raw/master/csl-citation.json"}</w:instrText>
      </w:r>
      <w:r>
        <w:rPr>
          <w:szCs w:val="24"/>
        </w:rPr>
        <w:fldChar w:fldCharType="separate"/>
      </w:r>
      <w:r>
        <w:rPr>
          <w:noProof/>
          <w:szCs w:val="24"/>
        </w:rPr>
        <w:t>(Herizon &amp; Syaiful, 2017)</w:t>
      </w:r>
      <w:r>
        <w:rPr>
          <w:szCs w:val="24"/>
        </w:rPr>
        <w:fldChar w:fldCharType="end"/>
      </w:r>
      <w:r>
        <w:rPr>
          <w:szCs w:val="24"/>
        </w:rPr>
        <w:t xml:space="preserve">, </w:t>
      </w:r>
      <w:r>
        <w:rPr>
          <w:szCs w:val="24"/>
        </w:rPr>
        <w:fldChar w:fldCharType="begin"/>
      </w:r>
      <w:r>
        <w:rPr>
          <w:szCs w:val="24"/>
        </w:rPr>
        <w:instrText>ADDIN CSL_CITATION {"citationItems":[{"id":"ITEM-1","itemData":{"author":[{"dropping-particle":"","family":"Kurniawan","given":"Dhika Amalia","non-dropping-particle":"","parse-names":false,"suffix":""}],"container-title":"Al Tijarah","id":"ITEM-1","issued":{"date-parts":[["2016"]]},"page":"94-118","title":"Pengaruh Persepsi Harga, Kualitas Pelayanan dan Citra Terhadap Niat Konsumen untuk Word of Mouth dengan Kepuasan sebagai Variabel Mediasi (Survei pada BPJS di Kabupaten Ponorogo)","type":"article-journal","volume":"2(1)"},"uris":["http://www.mendeley.com/documents/?uuid=12ca67bf-9341-48a9-83e6-d498f0783708","http://www.mendeley.com/documents/?uuid=08b3ee6d-3282-4fd8-898f-3bcfc7c6b3fa"]}],"mendeley":{"formattedCitation":"(Kurniawan, 2016)","plainTextFormattedCitation":"(Kurniawan, 2016)","previouslyFormattedCitation":"(Kurniawan, 2016)"},"properties":{"noteIndex":0},"schema":"https://github.com/citation-style-language/schema/raw/master/csl-citation.json"}</w:instrText>
      </w:r>
      <w:r>
        <w:rPr>
          <w:szCs w:val="24"/>
        </w:rPr>
        <w:fldChar w:fldCharType="separate"/>
      </w:r>
      <w:r>
        <w:rPr>
          <w:noProof/>
          <w:szCs w:val="24"/>
        </w:rPr>
        <w:t>(Kurniawan, 2016)</w:t>
      </w:r>
      <w:r>
        <w:rPr>
          <w:szCs w:val="24"/>
        </w:rPr>
        <w:fldChar w:fldCharType="end"/>
      </w:r>
      <w:r>
        <w:rPr>
          <w:szCs w:val="24"/>
        </w:rPr>
        <w:t xml:space="preserve">, </w:t>
      </w:r>
      <w:r>
        <w:rPr>
          <w:szCs w:val="24"/>
        </w:rPr>
        <w:fldChar w:fldCharType="begin"/>
      </w:r>
      <w:r>
        <w:rPr>
          <w:szCs w:val="24"/>
        </w:rPr>
        <w:instrText>ADDIN CSL_CITATION {"citationItems":[{"id":"ITEM-1","itemData":{"author":[{"dropping-particle":"","family":"Sinambela","given":"Rendhy","non-dropping-particle":"","parse-names":false,"suffix":""}],"container-title":"Jurnal Ilmu Administrasi Bisnis","id":"ITEM-1","issued":{"date-parts":[["2019"]]},"title":"PENGARUH KUALITAS PELAYANAN DAN HARGATERHADAP MINAT BELI ULANG KONSUMEN(STUDI PADA PORTOBELLO CAFÉ SEMARANG )","type":"article-journal","volume":"8(3)"},"uris":["http://www.mendeley.com/documents/?uuid=e35c64cd-52ca-4327-8b30-f4c31835c36c","http://www.mendeley.com/documents/?uuid=67617512-f6a2-4fc0-a41e-80facbdbe43a"]}],"mendeley":{"formattedCitation":"(Sinambela, 2019)","plainTextFormattedCitation":"(Sinambela, 2019)","previouslyFormattedCitation":"(Sinambela, 2019)"},"properties":{"noteIndex":0},"schema":"https://github.com/citation-style-language/schema/raw/master/csl-citation.json"}</w:instrText>
      </w:r>
      <w:r>
        <w:rPr>
          <w:szCs w:val="24"/>
        </w:rPr>
        <w:fldChar w:fldCharType="separate"/>
      </w:r>
      <w:r>
        <w:rPr>
          <w:noProof/>
          <w:szCs w:val="24"/>
        </w:rPr>
        <w:t>(Sinambela, 2019)</w:t>
      </w:r>
      <w:r>
        <w:rPr>
          <w:szCs w:val="24"/>
        </w:rPr>
        <w:fldChar w:fldCharType="end"/>
      </w:r>
      <w:r>
        <w:rPr>
          <w:szCs w:val="24"/>
        </w:rPr>
        <w:t xml:space="preserve">, </w:t>
      </w:r>
      <w:r>
        <w:rPr>
          <w:szCs w:val="24"/>
        </w:rPr>
        <w:fldChar w:fldCharType="begin"/>
      </w:r>
      <w:r>
        <w:rPr>
          <w:szCs w:val="24"/>
        </w:rPr>
        <w:instrText>ADDIN CSL_CITATION {"citationItems":[{"id":"ITEM-1","itemData":{"author":[{"dropping-particle":"","family":"Faradisa","given":"Isti","non-dropping-particle":"","parse-names":false,"suffix":""},{"dropping-particle":"","family":"Hasiholan","given":"Leonardo","non-dropping-particle":"","parse-names":false,"suffix":""},{"dropping-particle":"","family":"Minarsih","given":"Maria","non-dropping-particle":"","parse-names":false,"suffix":""}],"container-title":"Journal of Management","id":"ITEM-1","issued":{"date-parts":[["2016"]]},"title":"ANALISIS PENGARUH VARIASI PRODUK, FASILITAS, DAN KUALITAS PELAYANAN TERHADAP MINAT BELI ULANG KONSUMEN PADA INDONESIAN COFFEESHOP SEMARANG (ICOS CAFÉ)","type":"article-journal","volume":"2, (2)"},"uris":["http://www.mendeley.com/documents/?uuid=4bedfdd9-6a3d-4f0e-a10f-b787706813fb","http://www.mendeley.com/documents/?uuid=bd84f0ef-0a52-4641-9736-717bfd7a0a97"]}],"mendeley":{"formattedCitation":"(Faradisa et al., 2016)","plainTextFormattedCitation":"(Faradisa et al., 2016)","previouslyFormattedCitation":"(Faradisa et al., 2016)"},"properties":{"noteIndex":0},"schema":"https://github.com/citation-style-language/schema/raw/master/csl-citation.json"}</w:instrText>
      </w:r>
      <w:r>
        <w:rPr>
          <w:szCs w:val="24"/>
        </w:rPr>
        <w:fldChar w:fldCharType="separate"/>
      </w:r>
      <w:r>
        <w:rPr>
          <w:noProof/>
          <w:szCs w:val="24"/>
        </w:rPr>
        <w:t>(Faradisa et al., 2016)</w:t>
      </w:r>
      <w:r>
        <w:rPr>
          <w:szCs w:val="24"/>
        </w:rPr>
        <w:fldChar w:fldCharType="end"/>
      </w:r>
      <w:r>
        <w:rPr>
          <w:szCs w:val="24"/>
        </w:rPr>
        <w:t xml:space="preserve">, </w:t>
      </w:r>
      <w:r>
        <w:rPr>
          <w:szCs w:val="24"/>
        </w:rPr>
        <w:fldChar w:fldCharType="begin"/>
      </w:r>
      <w:r>
        <w:rPr>
          <w:szCs w:val="24"/>
        </w:rPr>
        <w:instrText>ADDIN CSL_CITATION {"citationItems":[{"id":"ITEM-1","itemData":{"DOI":"10.21276/sjbms","author":[{"dropping-particle":"","family":"Setyadi","given":"Antonius","non-dropping-particle":"","parse-names":false,"suffix":""},{"dropping-particle":"","family":"Ali","given":"Hapzi","non-dropping-particle":"","parse-names":false,"suffix":""},{"dropping-particle":"","family":"Imaroh","given":"Tukhas Shilul","non-dropping-particle":"","parse-names":false,"suffix":""}],"container-title":"Saudi Journal of Business and Management Studies","id":"ITEM-1","issue":"8","issued":{"date-parts":[["2017"]]},"page":"770-777","title":"Building Brand Image: Analysis of Service Quality and Customer Satisfaction","type":"article-journal","volume":"2"},"uris":["http://www.mendeley.com/documents/?uuid=d23f901e-06d7-443c-88e2-cbbf14a94709","http://www.mendeley.com/documents/?uuid=f7231c38-1b74-4051-9249-81e2aa0c5a5f"]}],"mendeley":{"formattedCitation":"(Setyadi et al., 2017)","plainTextFormattedCitation":"(Setyadi et al., 2017)","previouslyFormattedCitation":"(Setyadi et al., 2017)"},"properties":{"noteIndex":0},"schema":"https://github.com/citation-style-language/schema/raw/master/csl-citation.json"}</w:instrText>
      </w:r>
      <w:r>
        <w:rPr>
          <w:szCs w:val="24"/>
        </w:rPr>
        <w:fldChar w:fldCharType="separate"/>
      </w:r>
      <w:r>
        <w:rPr>
          <w:noProof/>
          <w:szCs w:val="24"/>
        </w:rPr>
        <w:t>(Setyadi et al., 2017)</w:t>
      </w:r>
      <w:r>
        <w:rPr>
          <w:szCs w:val="24"/>
        </w:rPr>
        <w:fldChar w:fldCharType="end"/>
      </w:r>
      <w:r>
        <w:rPr>
          <w:szCs w:val="24"/>
        </w:rPr>
        <w:t xml:space="preserve"> dan lain-lain.</w:t>
      </w:r>
    </w:p>
    <w:p w14:paraId="0436A232" w14:textId="77777777" w:rsidR="00FA5069" w:rsidRDefault="00FA5069" w:rsidP="00BB45A4">
      <w:pPr>
        <w:spacing w:after="0" w:line="240" w:lineRule="auto"/>
        <w:ind w:left="360" w:firstLine="360"/>
        <w:rPr>
          <w:szCs w:val="24"/>
          <w:lang w:val="en-US"/>
        </w:rPr>
      </w:pPr>
    </w:p>
    <w:p w14:paraId="3EF90319" w14:textId="77777777" w:rsidR="00FA5069" w:rsidRPr="006D41E4" w:rsidRDefault="002C77ED" w:rsidP="00BB45A4">
      <w:pPr>
        <w:spacing w:line="240" w:lineRule="auto"/>
        <w:jc w:val="center"/>
        <w:rPr>
          <w:b/>
          <w:bCs/>
          <w:sz w:val="20"/>
          <w:szCs w:val="20"/>
        </w:rPr>
      </w:pPr>
      <w:r w:rsidRPr="006D41E4">
        <w:rPr>
          <w:b/>
          <w:bCs/>
          <w:sz w:val="20"/>
          <w:szCs w:val="20"/>
        </w:rPr>
        <w:t>Tabel 1: Penelitian Terdahulu</w:t>
      </w:r>
    </w:p>
    <w:tbl>
      <w:tblPr>
        <w:tblStyle w:val="TableGrid"/>
        <w:tblW w:w="0" w:type="auto"/>
        <w:tblInd w:w="360" w:type="dxa"/>
        <w:tblLook w:val="04A0" w:firstRow="1" w:lastRow="0" w:firstColumn="1" w:lastColumn="0" w:noHBand="0" w:noVBand="1"/>
      </w:tblPr>
      <w:tblGrid>
        <w:gridCol w:w="510"/>
        <w:gridCol w:w="1490"/>
        <w:gridCol w:w="2878"/>
        <w:gridCol w:w="1620"/>
        <w:gridCol w:w="2384"/>
      </w:tblGrid>
      <w:tr w:rsidR="00FA5069" w:rsidRPr="006D41E4" w14:paraId="0A2673B2" w14:textId="77777777">
        <w:tc>
          <w:tcPr>
            <w:tcW w:w="510" w:type="dxa"/>
            <w:vAlign w:val="center"/>
          </w:tcPr>
          <w:p w14:paraId="71F8B2FE" w14:textId="77777777" w:rsidR="00FA5069" w:rsidRPr="006D41E4" w:rsidRDefault="002C77ED" w:rsidP="00BB45A4">
            <w:pPr>
              <w:jc w:val="center"/>
              <w:rPr>
                <w:sz w:val="20"/>
                <w:szCs w:val="20"/>
              </w:rPr>
            </w:pPr>
            <w:r w:rsidRPr="006D41E4">
              <w:rPr>
                <w:sz w:val="20"/>
                <w:szCs w:val="20"/>
              </w:rPr>
              <w:t>No</w:t>
            </w:r>
          </w:p>
        </w:tc>
        <w:tc>
          <w:tcPr>
            <w:tcW w:w="1490" w:type="dxa"/>
            <w:vAlign w:val="center"/>
          </w:tcPr>
          <w:p w14:paraId="6CF79D1A" w14:textId="77777777" w:rsidR="00FA5069" w:rsidRPr="006D41E4" w:rsidRDefault="002C77ED" w:rsidP="00BB45A4">
            <w:pPr>
              <w:jc w:val="center"/>
              <w:rPr>
                <w:sz w:val="20"/>
                <w:szCs w:val="20"/>
              </w:rPr>
            </w:pPr>
            <w:r w:rsidRPr="006D41E4">
              <w:rPr>
                <w:sz w:val="20"/>
                <w:szCs w:val="20"/>
              </w:rPr>
              <w:t>Author (tahun)</w:t>
            </w:r>
          </w:p>
        </w:tc>
        <w:tc>
          <w:tcPr>
            <w:tcW w:w="2878" w:type="dxa"/>
            <w:vAlign w:val="center"/>
          </w:tcPr>
          <w:p w14:paraId="7252DEC3" w14:textId="77777777" w:rsidR="00FA5069" w:rsidRPr="006D41E4" w:rsidRDefault="002C77ED" w:rsidP="00BB45A4">
            <w:pPr>
              <w:jc w:val="center"/>
              <w:rPr>
                <w:sz w:val="20"/>
                <w:szCs w:val="20"/>
              </w:rPr>
            </w:pPr>
            <w:r w:rsidRPr="006D41E4">
              <w:rPr>
                <w:sz w:val="20"/>
                <w:szCs w:val="20"/>
              </w:rPr>
              <w:t>Hasil Riset Terdahulu</w:t>
            </w:r>
          </w:p>
        </w:tc>
        <w:tc>
          <w:tcPr>
            <w:tcW w:w="1620" w:type="dxa"/>
            <w:vAlign w:val="center"/>
          </w:tcPr>
          <w:p w14:paraId="7038C377" w14:textId="77777777" w:rsidR="00FA5069" w:rsidRPr="006D41E4" w:rsidRDefault="002C77ED" w:rsidP="00BB45A4">
            <w:pPr>
              <w:jc w:val="center"/>
              <w:rPr>
                <w:sz w:val="20"/>
                <w:szCs w:val="20"/>
              </w:rPr>
            </w:pPr>
            <w:r w:rsidRPr="006D41E4">
              <w:rPr>
                <w:sz w:val="20"/>
                <w:szCs w:val="20"/>
              </w:rPr>
              <w:t>Persamaan Artikel</w:t>
            </w:r>
          </w:p>
        </w:tc>
        <w:tc>
          <w:tcPr>
            <w:tcW w:w="2384" w:type="dxa"/>
            <w:vAlign w:val="center"/>
          </w:tcPr>
          <w:p w14:paraId="4CAFAA56" w14:textId="77777777" w:rsidR="00FA5069" w:rsidRPr="006D41E4" w:rsidRDefault="002C77ED" w:rsidP="00BB45A4">
            <w:pPr>
              <w:jc w:val="center"/>
              <w:rPr>
                <w:sz w:val="20"/>
                <w:szCs w:val="20"/>
              </w:rPr>
            </w:pPr>
            <w:r w:rsidRPr="006D41E4">
              <w:rPr>
                <w:sz w:val="20"/>
                <w:szCs w:val="20"/>
              </w:rPr>
              <w:t>Perbedaan Artikel</w:t>
            </w:r>
          </w:p>
        </w:tc>
      </w:tr>
      <w:tr w:rsidR="00FA5069" w:rsidRPr="006D41E4" w14:paraId="533CD4D3" w14:textId="77777777">
        <w:tc>
          <w:tcPr>
            <w:tcW w:w="510" w:type="dxa"/>
          </w:tcPr>
          <w:p w14:paraId="00312DF6" w14:textId="77777777" w:rsidR="00FA5069" w:rsidRPr="006D41E4" w:rsidRDefault="002C77ED" w:rsidP="00BB45A4">
            <w:pPr>
              <w:rPr>
                <w:sz w:val="20"/>
                <w:szCs w:val="20"/>
              </w:rPr>
            </w:pPr>
            <w:r w:rsidRPr="006D41E4">
              <w:rPr>
                <w:sz w:val="20"/>
                <w:szCs w:val="20"/>
              </w:rPr>
              <w:t>1</w:t>
            </w:r>
          </w:p>
        </w:tc>
        <w:tc>
          <w:tcPr>
            <w:tcW w:w="1490" w:type="dxa"/>
          </w:tcPr>
          <w:p w14:paraId="79BCF5FA" w14:textId="77777777" w:rsidR="00FA5069" w:rsidRPr="006D41E4" w:rsidRDefault="002C77ED" w:rsidP="00BB45A4">
            <w:pPr>
              <w:rPr>
                <w:sz w:val="20"/>
                <w:szCs w:val="20"/>
              </w:rPr>
            </w:pPr>
            <w:r w:rsidRPr="006D41E4">
              <w:rPr>
                <w:sz w:val="20"/>
                <w:szCs w:val="20"/>
              </w:rPr>
              <w:fldChar w:fldCharType="begin"/>
            </w:r>
            <w:r w:rsidRPr="006D41E4">
              <w:rPr>
                <w:sz w:val="20"/>
                <w:szCs w:val="20"/>
              </w:rPr>
              <w:instrText>ADDIN CSL_CITATION {"citationItems":[{"id":"ITEM-1","itemData":{"abstract":"Culinary business is one of businesses that keep growing in Semarang. With the large amount of natural resources, that is ikan bandeng (milkfish), causing culinary business named bandeng duri lunak (milkfish with soft bone) more popular. PT. Bandeng Juwana Elrina is one of food business that made ikan bandeng as their basic material to create a special food from Semarang. From the sales data of Bandeng Juwana Vaccum (kg) in year 2014 to 2016, it happened to fluctuated, or the sale is not steady from time to time. The purpose of this research is to find out about the influences of the quality and the price of the product to the willingness of people to buy the product repeatedly through the satisfaction of the buyers of PT. Bandeng Juwana Elrina in Semarang. The type of research that used for this research is explanatory research, and there are 100 samples. Sampling technique that used for this research is purposive sampling and accidental sampling. The techniques of the data collection are the study of library, questionnaire, and interview. The techniques of the data analysis are through cross-tabulation test, correlation test, determination test, simple linear regression test, t test, F test, and sobel test by A.F. Hayes with the help of IBM SPSS (Statistical Product and Service Solutions) program version 22.0. The results of this research showed that there is a positive influence between the quality and price of the product on customer satisfaction partially and simultaneously. The results also indicate that there is a positive influence between product quality and price on repurchase intention partially and simultaneous. Based on the results of the analysis of sobel test, it is known that the variable of customer satisfaction is the partial mediation variable that is able to mediate the effect of product quality on repurchase intention with Z value equal to 3,2611 bigger than t table (1,9845) and p value equal to 0,0011 bigger from 0.05. Meanwhile, the variable of consumer satisfaction is the full mediation variable that is able to mediate the influence of price on repurchase intention with the value of Z equal to 2,7835 bigger than t table (1,9845) and the value of p equal to 0.0054 is greater than 0.05. The advice given is to maintain the good quality of the","author":[{"dropping-particle":"","family":"Tiara Ghassani","given":"Mahyarani","non-dropping-particle":"","parse-names":false,"suffix":""},{"dropping-particle":"","family":"Sri Suryoko","given":"Dra","non-dropping-particle":"","parse-names":false,"suffix":""}],"container-title":"DIPONEGORO JOURNAL OF SOCIAL AND POLITICAL SCIENCE Tahun","id":"ITEM-1","issued":{"date-parts":[["2017"]]},"page":"1-8","title":"Pengaruh Kualitas Produk Dan Harga Terhadap Minat Beli Ulang Bandeng Juwana Vaccum Melalui Kepuasan Konsumen Sebagai Variabel Intervening (Studi Kasus Pada Pelanggan Pt. Bandeng Juwana Elrina Semarang)","type":"article-journal"},"uris":["http://www.mendeley.com/documents/?uuid=85a68e0a-a611-453e-8028-5d46edca227b","http://www.mendeley.com/documents/?uuid=e13bd4b0-5264-4a8e-b5e9-f1529bff4d66"]}],"mendeley":{"formattedCitation":"(Tiara Ghassani &amp; Sri Suryoko, 2017)","plainTextFormattedCitation":"(Tiara Ghassani &amp; Sri Suryoko, 2017)","previouslyFormattedCitation":"(Tiara Ghassani &amp; Sri Suryoko, 2017)"},"properties":{"noteIndex":0},"schema":"https://github.com/citation-style-language/schema/raw/master/csl-citation.json"}</w:instrText>
            </w:r>
            <w:r w:rsidRPr="006D41E4">
              <w:rPr>
                <w:sz w:val="20"/>
                <w:szCs w:val="20"/>
              </w:rPr>
              <w:fldChar w:fldCharType="separate"/>
            </w:r>
            <w:r w:rsidRPr="006D41E4">
              <w:rPr>
                <w:noProof/>
                <w:sz w:val="20"/>
                <w:szCs w:val="20"/>
              </w:rPr>
              <w:t>(Tiara Ghassani &amp; Sri Suryoko, 2017)</w:t>
            </w:r>
            <w:r w:rsidRPr="006D41E4">
              <w:rPr>
                <w:sz w:val="20"/>
                <w:szCs w:val="20"/>
              </w:rPr>
              <w:fldChar w:fldCharType="end"/>
            </w:r>
          </w:p>
        </w:tc>
        <w:tc>
          <w:tcPr>
            <w:tcW w:w="2878" w:type="dxa"/>
          </w:tcPr>
          <w:p w14:paraId="61358031" w14:textId="77777777" w:rsidR="00FA5069" w:rsidRPr="006D41E4" w:rsidRDefault="002C77ED" w:rsidP="00BB45A4">
            <w:pPr>
              <w:rPr>
                <w:sz w:val="20"/>
                <w:szCs w:val="20"/>
              </w:rPr>
            </w:pPr>
            <w:r w:rsidRPr="006D41E4">
              <w:rPr>
                <w:sz w:val="20"/>
                <w:szCs w:val="20"/>
              </w:rPr>
              <w:t>Kualitas produk dan Harga berpengaruh positif terhadap kepuasan konsumen. Kualitas produk dan Harga berpengaruh positif terhadap minat beli ulang.</w:t>
            </w:r>
          </w:p>
        </w:tc>
        <w:tc>
          <w:tcPr>
            <w:tcW w:w="1620" w:type="dxa"/>
          </w:tcPr>
          <w:p w14:paraId="5C83B024" w14:textId="77777777" w:rsidR="00FA5069" w:rsidRPr="006D41E4" w:rsidRDefault="002C77ED" w:rsidP="00BB45A4">
            <w:pPr>
              <w:rPr>
                <w:sz w:val="20"/>
                <w:szCs w:val="20"/>
              </w:rPr>
            </w:pPr>
            <w:r w:rsidRPr="006D41E4">
              <w:rPr>
                <w:sz w:val="20"/>
                <w:szCs w:val="20"/>
              </w:rPr>
              <w:t>Kualitas produk berpengaruh terhadap minat beli ulang.</w:t>
            </w:r>
          </w:p>
        </w:tc>
        <w:tc>
          <w:tcPr>
            <w:tcW w:w="2384" w:type="dxa"/>
          </w:tcPr>
          <w:p w14:paraId="430934D6" w14:textId="77777777" w:rsidR="00FA5069" w:rsidRPr="006D41E4" w:rsidRDefault="002C77ED" w:rsidP="00BB45A4">
            <w:pPr>
              <w:rPr>
                <w:sz w:val="20"/>
                <w:szCs w:val="20"/>
              </w:rPr>
            </w:pPr>
            <w:r w:rsidRPr="006D41E4">
              <w:rPr>
                <w:sz w:val="20"/>
                <w:szCs w:val="20"/>
              </w:rPr>
              <w:t>Harga berpengaruh terhadap kepuasan konsumen.</w:t>
            </w:r>
          </w:p>
        </w:tc>
      </w:tr>
      <w:tr w:rsidR="00FA5069" w:rsidRPr="006D41E4" w14:paraId="7184C87A" w14:textId="77777777">
        <w:tc>
          <w:tcPr>
            <w:tcW w:w="510" w:type="dxa"/>
          </w:tcPr>
          <w:p w14:paraId="5FBD8FBF" w14:textId="77777777" w:rsidR="00FA5069" w:rsidRPr="006D41E4" w:rsidRDefault="002C77ED" w:rsidP="00BB45A4">
            <w:pPr>
              <w:rPr>
                <w:sz w:val="20"/>
                <w:szCs w:val="20"/>
              </w:rPr>
            </w:pPr>
            <w:r w:rsidRPr="006D41E4">
              <w:rPr>
                <w:sz w:val="20"/>
                <w:szCs w:val="20"/>
              </w:rPr>
              <w:t>2</w:t>
            </w:r>
          </w:p>
        </w:tc>
        <w:tc>
          <w:tcPr>
            <w:tcW w:w="1490" w:type="dxa"/>
          </w:tcPr>
          <w:p w14:paraId="06407E36" w14:textId="77777777" w:rsidR="00FA5069" w:rsidRPr="006D41E4" w:rsidRDefault="002C77ED" w:rsidP="00BB45A4">
            <w:pPr>
              <w:rPr>
                <w:sz w:val="20"/>
                <w:szCs w:val="20"/>
              </w:rPr>
            </w:pPr>
            <w:r w:rsidRPr="006D41E4">
              <w:rPr>
                <w:sz w:val="20"/>
                <w:szCs w:val="20"/>
              </w:rPr>
              <w:fldChar w:fldCharType="begin"/>
            </w:r>
            <w:r w:rsidRPr="006D41E4">
              <w:rPr>
                <w:sz w:val="20"/>
                <w:szCs w:val="20"/>
              </w:rPr>
              <w:instrText xml:space="preserve">ADDIN CSL_CITATION {"citationItems":[{"id":"ITEM-1","itemData":{"abstract":"Penelitian ini bertujuan untuk mengetahui pengaruh brand image, harga, kualitas produk dan daya tarik promosi berpengaruh pada minat beli ulang konsumen batik Pekalongan. Teknik pengambilan sampel yang digunakan dalam penelitian ini adalah teknik purposive sampling yaitu teknik ini dipilih karena peneliti menggunakan pertimbangan sendiri dalam memilih anggota populasi yang dianggap dapat memberikan informasi sedangkan jumlah sampel sebanyak 97 responden. Teknik pengumpulan data menggunakan kuesioner. Hasil penelitian ini dikumpulkan melalui kuisoner yang diproses dan dianalisis dengan menggunakan analisis regresi linier berganda metode yang digunakan dalam penentuan sempel dalam penelitian ini adalah purposive sampling. Uji kualitas data yang digunakandalam penelitian ini adalah uji validitas Person Correlation, uji reliabilitas menggunakan Cronbach Alpha dan uji goodness of fit (uji f). Untuk uji asumsi klasiknya menggunakan uji normalitas, uji multikolonieritas dan uji heteroskedasitas. Untuk uji hipotesis dalam penelitian ini, peneliti menggunakan regresi linier berganda, uji t dan koefisien determinasi </w:instrText>
            </w:r>
            <w:r w:rsidRPr="006D41E4">
              <w:rPr>
                <w:rFonts w:ascii="Cambria Math" w:hAnsi="Cambria Math" w:cs="Cambria Math"/>
                <w:sz w:val="20"/>
                <w:szCs w:val="20"/>
              </w:rPr>
              <w:instrText>〖</w:instrText>
            </w:r>
            <w:r w:rsidRPr="006D41E4">
              <w:rPr>
                <w:sz w:val="20"/>
                <w:szCs w:val="20"/>
              </w:rPr>
              <w:instrText>(uji R</w:instrText>
            </w:r>
            <w:r w:rsidRPr="006D41E4">
              <w:rPr>
                <w:rFonts w:ascii="Cambria Math" w:hAnsi="Cambria Math" w:cs="Cambria Math"/>
                <w:sz w:val="20"/>
                <w:szCs w:val="20"/>
              </w:rPr>
              <w:instrText>〗</w:instrText>
            </w:r>
            <w:r w:rsidRPr="006D41E4">
              <w:rPr>
                <w:sz w:val="20"/>
                <w:szCs w:val="20"/>
              </w:rPr>
              <w:instrText>^2).Hasil data penelitian ini menunjukan bahwa brand image berpengaruh positif dan signifikan terhadap minat beli ulang konsumen batik Pekalongan, harga tidak berpengaruh dan tidak signifikan terhadap minat beli ulang konsumen batik Pekalongan, kualitas produk positif berpengaruh dan signifikan terhadap minat beli ulang konsumen batik Pekalongan, dan daya tarik promosi tidak berpengaruh dan tidak signifikan terhadap minat beli ulang konsumen pada batik Pekalongan.","author":[{"dropping-particle":"","family":"Hidayah, S. A., &amp; Apriliani","given":"R. A. E.","non-dropping-particle":"","parse-names":false,"suffix":""}],"container-title":"Journal of Economic, Business and Engineering","id":"ITEM-1","issue":"1","issued":{"date-parts":[["2019"]]},"page":"24-31","title":"Analisis Pengaruh Brand Image, Harga, Kualitas Produk, Dan Daya Tarik Promosi Terhadap Minat Beli Ulang Konsumen Batik Pekalongan (Studi Pada Pasar Grosir Setono Batik Pekalongan).","type":"article-journal","volume":"1"},"uris":["http://www.mendeley.com/documents/?uuid=a8df281d-30eb-4c50-81d7-2d04d4c4de5d","http://www.mendeley.com/documents/?uuid=0719d2a9-38a0-4fa8-ad8a-ec5f7a04dc9b"]}],"mendeley":{"formattedCitation":"(Hidayah, S. A., &amp; Apriliani, 2019)","plainTextFormattedCitation":"(Hidayah, S. A., &amp; Apriliani, 2019)","previouslyFormattedCitation":"(Hidayah, S. A., &amp; Apriliani, 2019)"},"properties":{"noteIndex":0},"schema":"https://github.com/citation-style-language/schema/raw/master/csl-citation.json"}</w:instrText>
            </w:r>
            <w:r w:rsidRPr="006D41E4">
              <w:rPr>
                <w:sz w:val="20"/>
                <w:szCs w:val="20"/>
              </w:rPr>
              <w:fldChar w:fldCharType="separate"/>
            </w:r>
            <w:r w:rsidRPr="006D41E4">
              <w:rPr>
                <w:noProof/>
                <w:sz w:val="20"/>
                <w:szCs w:val="20"/>
              </w:rPr>
              <w:t>(Hidayah, S. A., &amp; Apriliani, 2019)</w:t>
            </w:r>
            <w:r w:rsidRPr="006D41E4">
              <w:rPr>
                <w:sz w:val="20"/>
                <w:szCs w:val="20"/>
              </w:rPr>
              <w:fldChar w:fldCharType="end"/>
            </w:r>
          </w:p>
        </w:tc>
        <w:tc>
          <w:tcPr>
            <w:tcW w:w="2878" w:type="dxa"/>
          </w:tcPr>
          <w:p w14:paraId="73369FB3" w14:textId="77777777" w:rsidR="00FA5069" w:rsidRPr="006D41E4" w:rsidRDefault="002C77ED" w:rsidP="00BB45A4">
            <w:pPr>
              <w:rPr>
                <w:sz w:val="20"/>
                <w:szCs w:val="20"/>
              </w:rPr>
            </w:pPr>
            <w:r w:rsidRPr="006D41E4">
              <w:rPr>
                <w:sz w:val="20"/>
                <w:szCs w:val="20"/>
              </w:rPr>
              <w:t>Brand Image berpengaruh positif terhadap minat beli ulang. Harga tidak berpengaruh terhadap minat beli ulang. Kualitas produk berpengaruh positif terhadap minat beli ulang. Promosi tidak berpengaruh terhadap minat beli ulang.</w:t>
            </w:r>
          </w:p>
        </w:tc>
        <w:tc>
          <w:tcPr>
            <w:tcW w:w="1620" w:type="dxa"/>
          </w:tcPr>
          <w:p w14:paraId="11999E2D" w14:textId="77777777" w:rsidR="00FA5069" w:rsidRPr="006D41E4" w:rsidRDefault="002C77ED" w:rsidP="00BB45A4">
            <w:pPr>
              <w:rPr>
                <w:sz w:val="20"/>
                <w:szCs w:val="20"/>
              </w:rPr>
            </w:pPr>
            <w:r w:rsidRPr="006D41E4">
              <w:rPr>
                <w:sz w:val="20"/>
                <w:szCs w:val="20"/>
              </w:rPr>
              <w:t>Kualitas produk berpengaruh terhadap minat beli ulang.</w:t>
            </w:r>
          </w:p>
        </w:tc>
        <w:tc>
          <w:tcPr>
            <w:tcW w:w="2384" w:type="dxa"/>
          </w:tcPr>
          <w:p w14:paraId="4D55D979" w14:textId="77777777" w:rsidR="00FA5069" w:rsidRPr="006D41E4" w:rsidRDefault="002C77ED" w:rsidP="00BB45A4">
            <w:pPr>
              <w:rPr>
                <w:sz w:val="20"/>
                <w:szCs w:val="20"/>
              </w:rPr>
            </w:pPr>
            <w:r w:rsidRPr="006D41E4">
              <w:rPr>
                <w:i/>
                <w:iCs/>
                <w:sz w:val="20"/>
                <w:szCs w:val="20"/>
              </w:rPr>
              <w:t xml:space="preserve">Brand image, </w:t>
            </w:r>
            <w:r w:rsidRPr="006D41E4">
              <w:rPr>
                <w:sz w:val="20"/>
                <w:szCs w:val="20"/>
              </w:rPr>
              <w:t>harga, promosi berpengaruh terhadap minat beli ulang.</w:t>
            </w:r>
          </w:p>
        </w:tc>
      </w:tr>
      <w:tr w:rsidR="00FA5069" w:rsidRPr="006D41E4" w14:paraId="3A9B8653" w14:textId="77777777">
        <w:tc>
          <w:tcPr>
            <w:tcW w:w="510" w:type="dxa"/>
          </w:tcPr>
          <w:p w14:paraId="0E0BE224" w14:textId="77777777" w:rsidR="00FA5069" w:rsidRPr="006D41E4" w:rsidRDefault="002C77ED" w:rsidP="00BB45A4">
            <w:pPr>
              <w:rPr>
                <w:sz w:val="20"/>
                <w:szCs w:val="20"/>
              </w:rPr>
            </w:pPr>
            <w:r w:rsidRPr="006D41E4">
              <w:rPr>
                <w:sz w:val="20"/>
                <w:szCs w:val="20"/>
              </w:rPr>
              <w:t>3</w:t>
            </w:r>
          </w:p>
        </w:tc>
        <w:tc>
          <w:tcPr>
            <w:tcW w:w="1490" w:type="dxa"/>
          </w:tcPr>
          <w:p w14:paraId="78EF2F41" w14:textId="77777777" w:rsidR="00FA5069" w:rsidRPr="006D41E4" w:rsidRDefault="002C77ED" w:rsidP="00BB45A4">
            <w:pPr>
              <w:rPr>
                <w:sz w:val="20"/>
                <w:szCs w:val="20"/>
              </w:rPr>
            </w:pPr>
            <w:r w:rsidRPr="006D41E4">
              <w:rPr>
                <w:sz w:val="20"/>
                <w:szCs w:val="20"/>
              </w:rPr>
              <w:fldChar w:fldCharType="begin"/>
            </w:r>
            <w:r w:rsidRPr="006D41E4">
              <w:rPr>
                <w:sz w:val="20"/>
                <w:szCs w:val="20"/>
              </w:rPr>
              <w:instrText>ADDIN CSL_CITATION {"citationItems":[{"id":"ITEM-1","itemData":{"abstract":"This research aimed to (1) explaining the influence of Sales Promotion on Customer Satisfaction, (2) explaining the influence of Sales Promotion on Re-purchase Intention, (3) explaining the influence of Service Quality on Customer Satisfaction, (4) explaining the influence of Service Quality on Re-purchase Intention, (5) explaining the influence of Customer Satisfaction on Re-purchase Intention. The type of this research is explanatory research with quantitative approach. The variables of the research are Sales Promotion, Service Quality, Customer Satisfaction, and Re-purchase Intention. The criteria of population in this research are (1) GrabCar’s consumer with 18 years old as the minimum of age, (2) who have been in Malang City when the research was conducted, and (3) who have ever used GrabCar’s service in Malang City at least once. The sampling technique for this research was using purposive sampling and the data collection method by distributing questionnaire directly (offline) to 116 respondents according to population criteria. Data analysis used descriptive analysis and path analysis.","author":[{"dropping-particle":"","family":"Rosalina","given":"Febry","non-dropping-particle":"","parse-names":false,"suffix":""},{"dropping-particle":"","family":"Kusumawati","given":"Andriani","non-dropping-particle":"","parse-names":false,"suffix":""}],"container-title":"Jurnal Administrasi Bisnis (JAB)","id":"ITEM-1","issue":"1","issued":{"date-parts":[["2018"]]},"page":"139-148","title":"PENGARUH SALES PROMOTION DAN KUALITAS PELAYANAN TERHADAP KEPUASAN KONSUMEN SERTA DAMPAKNYA PADA MINAT PEMBELIAN ULANG (Survei pada Konsumen Jasa GrabCar di Kota Malang)","type":"article-journal","volume":"60"},"uris":["http://www.mendeley.com/documents/?uuid=2b478041-b34e-4028-bee7-8d9ec627cd8a","http://www.mendeley.com/documents/?uuid=805869d0-de24-4be9-901d-c64473a4f121"]}],"mendeley":{"formattedCitation":"(Rosalina &amp; Kusumawati, 2018)","plainTextFormattedCitation":"(Rosalina &amp; Kusumawati, 2018)","previouslyFormattedCitation":"(Rosalina &amp; Kusumawati, 2018)"},"properties":{"noteIndex":0},"schema":"https://github.com/citation-style-language/schema/raw/master/csl-citation.json"}</w:instrText>
            </w:r>
            <w:r w:rsidRPr="006D41E4">
              <w:rPr>
                <w:sz w:val="20"/>
                <w:szCs w:val="20"/>
              </w:rPr>
              <w:fldChar w:fldCharType="separate"/>
            </w:r>
            <w:r w:rsidRPr="006D41E4">
              <w:rPr>
                <w:noProof/>
                <w:sz w:val="20"/>
                <w:szCs w:val="20"/>
              </w:rPr>
              <w:t>(Rosalina &amp; Kusumawati, 2018)</w:t>
            </w:r>
            <w:r w:rsidRPr="006D41E4">
              <w:rPr>
                <w:sz w:val="20"/>
                <w:szCs w:val="20"/>
              </w:rPr>
              <w:fldChar w:fldCharType="end"/>
            </w:r>
          </w:p>
        </w:tc>
        <w:tc>
          <w:tcPr>
            <w:tcW w:w="2878" w:type="dxa"/>
          </w:tcPr>
          <w:p w14:paraId="0AF4C8F4" w14:textId="77777777" w:rsidR="00FA5069" w:rsidRPr="006D41E4" w:rsidRDefault="002C77ED" w:rsidP="00BB45A4">
            <w:pPr>
              <w:rPr>
                <w:sz w:val="20"/>
                <w:szCs w:val="20"/>
              </w:rPr>
            </w:pPr>
            <w:r w:rsidRPr="006D41E4">
              <w:rPr>
                <w:sz w:val="20"/>
                <w:szCs w:val="20"/>
              </w:rPr>
              <w:t>Sales Promotion berpengaruh signifikan terhadap kepuasan konsumen dan minat pembelian ulang. Kualitas pelayanan berpengaruh signifikan terhadap kepuasan konsumen dan minat pembelian ulang. Kepuasan konsumen berpengaruh terhadap minat beli ulang.</w:t>
            </w:r>
          </w:p>
        </w:tc>
        <w:tc>
          <w:tcPr>
            <w:tcW w:w="1620" w:type="dxa"/>
          </w:tcPr>
          <w:p w14:paraId="6BCDE153" w14:textId="77777777" w:rsidR="00FA5069" w:rsidRPr="006D41E4" w:rsidRDefault="002C77ED" w:rsidP="00BB45A4">
            <w:pPr>
              <w:rPr>
                <w:sz w:val="20"/>
                <w:szCs w:val="20"/>
              </w:rPr>
            </w:pPr>
            <w:r w:rsidRPr="006D41E4">
              <w:rPr>
                <w:sz w:val="20"/>
                <w:szCs w:val="20"/>
              </w:rPr>
              <w:t>Kualitas pelayanan berpengaruh terhadap minat beli ulang.</w:t>
            </w:r>
          </w:p>
        </w:tc>
        <w:tc>
          <w:tcPr>
            <w:tcW w:w="2384" w:type="dxa"/>
          </w:tcPr>
          <w:p w14:paraId="544A1F31" w14:textId="77777777" w:rsidR="00FA5069" w:rsidRPr="006D41E4" w:rsidRDefault="002C77ED" w:rsidP="00BB45A4">
            <w:pPr>
              <w:rPr>
                <w:sz w:val="20"/>
                <w:szCs w:val="20"/>
              </w:rPr>
            </w:pPr>
            <w:r w:rsidRPr="006D41E4">
              <w:rPr>
                <w:sz w:val="20"/>
                <w:szCs w:val="20"/>
              </w:rPr>
              <w:t>Sales promotion berpengaruh terhadap kepuasan konsumen.</w:t>
            </w:r>
          </w:p>
        </w:tc>
      </w:tr>
      <w:tr w:rsidR="00FA5069" w:rsidRPr="006D41E4" w14:paraId="7ADA9936" w14:textId="77777777">
        <w:tc>
          <w:tcPr>
            <w:tcW w:w="510" w:type="dxa"/>
          </w:tcPr>
          <w:p w14:paraId="7B7CEABA" w14:textId="77777777" w:rsidR="00FA5069" w:rsidRPr="006D41E4" w:rsidRDefault="002C77ED" w:rsidP="00BB45A4">
            <w:pPr>
              <w:rPr>
                <w:sz w:val="20"/>
                <w:szCs w:val="20"/>
              </w:rPr>
            </w:pPr>
            <w:r w:rsidRPr="006D41E4">
              <w:rPr>
                <w:sz w:val="20"/>
                <w:szCs w:val="20"/>
              </w:rPr>
              <w:t>4</w:t>
            </w:r>
          </w:p>
        </w:tc>
        <w:tc>
          <w:tcPr>
            <w:tcW w:w="1490" w:type="dxa"/>
          </w:tcPr>
          <w:p w14:paraId="0245D3D7" w14:textId="77777777" w:rsidR="00FA5069" w:rsidRPr="006D41E4" w:rsidRDefault="002C77ED" w:rsidP="00BB45A4">
            <w:pPr>
              <w:rPr>
                <w:sz w:val="20"/>
                <w:szCs w:val="20"/>
              </w:rPr>
            </w:pPr>
            <w:r w:rsidRPr="006D41E4">
              <w:rPr>
                <w:sz w:val="20"/>
                <w:szCs w:val="20"/>
              </w:rPr>
              <w:fldChar w:fldCharType="begin"/>
            </w:r>
            <w:r w:rsidRPr="006D41E4">
              <w:rPr>
                <w:sz w:val="20"/>
                <w:szCs w:val="20"/>
              </w:rPr>
              <w:instrText>ADDIN CSL_CITATION {"citationItems":[{"id":"ITEM-1","itemData":{"author":[{"dropping-particle":"","family":"Ariska","given":"Novi","non-dropping-particle":"","parse-names":false,"suffix":""},{"dropping-particle":"","family":"Wijaksana","given":"Tri Indra","non-dropping-particle":"","parse-names":false,"suffix":""},{"dropping-particle":"","family":"Sos","given":"S","non-dropping-particle":"","parse-names":false,"suffix":""},{"dropping-particle":"","family":"Si","given":"M","non-dropping-particle":"","parse-names":false,"suffix":""},{"dropping-particle":"","family":"Prodi","given":"S","non-dropping-particle":"","parse-names":false,"suffix":""},{"dropping-particle":"","family":"Bisnis","given":"Administrasi","non-dropping-particle":"","parse-names":false,"suffix":""},{"dropping-particle":"","family":"Komunikasi","given":"Fakultas","non-dropping-particle":"","parse-names":false,"suffix":""},{"dropping-particle":"","family":"Telkom","given":"Universitas","non-dropping-particle":"","parse-names":false,"suffix":""}],"id":"ITEM-1","issue":"3","issued":{"date-parts":[["2017"]]},"page":"2909-2915","title":"PENGARUH KUALITAS PELAYANAN DAN PROMOSI PENJUALAN TERHADAP MINAT BELI ULANG ( Studi Pada Konsumen Bakso Boedjangan Cabang Burangrang Bandung ) THE INFLUENCE OF SERVICE QUALITY AND SALES PROMOTION TO REPURCHASE INTENTIONS ( Study on Consumer Bakso Boedjang","type":"article-journal","volume":"4"},"uris":["http://www.mendeley.com/documents/?uuid=6c25434a-ae4f-4865-aebe-cfd0b580e123","http://www.mendeley.com/documents/?uuid=b39fe4e0-0129-48e6-a9d7-704f40cb190f"]}],"mendeley":{"formattedCitation":"(Ariska et al., 2017)","plainTextFormattedCitation":"(Ariska et al., 2017)","previouslyFormattedCitation":"(Ariska et al., 2017)"},"properties":{"noteIndex":0},"schema":"https://github.com/citation-style-language/schema/raw/master/csl-citation.json"}</w:instrText>
            </w:r>
            <w:r w:rsidRPr="006D41E4">
              <w:rPr>
                <w:sz w:val="20"/>
                <w:szCs w:val="20"/>
              </w:rPr>
              <w:fldChar w:fldCharType="separate"/>
            </w:r>
            <w:r w:rsidRPr="006D41E4">
              <w:rPr>
                <w:noProof/>
                <w:sz w:val="20"/>
                <w:szCs w:val="20"/>
              </w:rPr>
              <w:t>(Ariska et al., 2017)</w:t>
            </w:r>
            <w:r w:rsidRPr="006D41E4">
              <w:rPr>
                <w:sz w:val="20"/>
                <w:szCs w:val="20"/>
              </w:rPr>
              <w:fldChar w:fldCharType="end"/>
            </w:r>
          </w:p>
        </w:tc>
        <w:tc>
          <w:tcPr>
            <w:tcW w:w="2878" w:type="dxa"/>
          </w:tcPr>
          <w:p w14:paraId="4BDC92BB" w14:textId="77777777" w:rsidR="00FA5069" w:rsidRPr="006D41E4" w:rsidRDefault="002C77ED" w:rsidP="00BB45A4">
            <w:pPr>
              <w:rPr>
                <w:sz w:val="20"/>
                <w:szCs w:val="20"/>
              </w:rPr>
            </w:pPr>
            <w:r w:rsidRPr="006D41E4">
              <w:rPr>
                <w:sz w:val="20"/>
                <w:szCs w:val="20"/>
              </w:rPr>
              <w:t>Kualitas pelayanan dan promosi secara parsial maupun simultan berpengaruh positif dan signifikan terhadap minat beli ulang.</w:t>
            </w:r>
          </w:p>
        </w:tc>
        <w:tc>
          <w:tcPr>
            <w:tcW w:w="1620" w:type="dxa"/>
          </w:tcPr>
          <w:p w14:paraId="67F5EF8B" w14:textId="77777777" w:rsidR="00FA5069" w:rsidRPr="006D41E4" w:rsidRDefault="002C77ED" w:rsidP="00BB45A4">
            <w:pPr>
              <w:rPr>
                <w:sz w:val="20"/>
                <w:szCs w:val="20"/>
              </w:rPr>
            </w:pPr>
            <w:r w:rsidRPr="006D41E4">
              <w:rPr>
                <w:sz w:val="20"/>
                <w:szCs w:val="20"/>
              </w:rPr>
              <w:t>Kualitas pelayanan berpengaruh terhadap minat beli ulang.</w:t>
            </w:r>
          </w:p>
        </w:tc>
        <w:tc>
          <w:tcPr>
            <w:tcW w:w="2384" w:type="dxa"/>
          </w:tcPr>
          <w:p w14:paraId="60F38FA5" w14:textId="77777777" w:rsidR="00FA5069" w:rsidRPr="006D41E4" w:rsidRDefault="002C77ED" w:rsidP="00BB45A4">
            <w:pPr>
              <w:rPr>
                <w:sz w:val="20"/>
                <w:szCs w:val="20"/>
              </w:rPr>
            </w:pPr>
            <w:r w:rsidRPr="006D41E4">
              <w:rPr>
                <w:sz w:val="20"/>
                <w:szCs w:val="20"/>
              </w:rPr>
              <w:t>Promosi berpengaruh terhadap minat beli ulang.</w:t>
            </w:r>
          </w:p>
        </w:tc>
      </w:tr>
      <w:tr w:rsidR="00FA5069" w:rsidRPr="006D41E4" w14:paraId="648557C5" w14:textId="77777777">
        <w:trPr>
          <w:trHeight w:val="1403"/>
        </w:trPr>
        <w:tc>
          <w:tcPr>
            <w:tcW w:w="510" w:type="dxa"/>
          </w:tcPr>
          <w:p w14:paraId="2F349884" w14:textId="77777777" w:rsidR="00FA5069" w:rsidRPr="006D41E4" w:rsidRDefault="002C77ED" w:rsidP="00BB45A4">
            <w:pPr>
              <w:rPr>
                <w:sz w:val="20"/>
                <w:szCs w:val="20"/>
              </w:rPr>
            </w:pPr>
            <w:r w:rsidRPr="006D41E4">
              <w:rPr>
                <w:sz w:val="20"/>
                <w:szCs w:val="20"/>
              </w:rPr>
              <w:t>5</w:t>
            </w:r>
          </w:p>
        </w:tc>
        <w:tc>
          <w:tcPr>
            <w:tcW w:w="1490" w:type="dxa"/>
          </w:tcPr>
          <w:p w14:paraId="0FCBC903" w14:textId="77777777" w:rsidR="00FA5069" w:rsidRPr="006D41E4" w:rsidRDefault="002C77ED" w:rsidP="00BB45A4">
            <w:pPr>
              <w:rPr>
                <w:sz w:val="20"/>
                <w:szCs w:val="20"/>
              </w:rPr>
            </w:pPr>
            <w:r w:rsidRPr="006D41E4">
              <w:rPr>
                <w:sz w:val="20"/>
                <w:szCs w:val="20"/>
              </w:rPr>
              <w:fldChar w:fldCharType="begin"/>
            </w:r>
            <w:r w:rsidRPr="006D41E4">
              <w:rPr>
                <w:sz w:val="20"/>
                <w:szCs w:val="20"/>
              </w:rPr>
              <w:instrText>ADDIN CSL_CITATION {"citationItems":[{"id":"ITEM-1","itemData":{"ISSN":"2548-561X","abstract":"This research using three independent variables that are customer satisfaction, product quality and experiential marketing while variable dependent is word of mouth. The purpose of this research is to analyze the influence of customer satisfaction, product quality, and experiential marketing to word of mouth in Sabilul HAQ printing. Research sampling is all the customer Sabilul HAQ printing. Based on that there are 88 respondents. Sampling technique using boring sampling. Data analysis method using quantitative analysis that are reliability test and validity test, classic assumption test, T test, F test, determination coefficient , and multiple linear regression analysis. The result show that customer satisfaction, product quality, experiential marketing variables has positive influence to word of mouth","author":[{"dropping-particle":"","family":"Mismiwati","given":"","non-dropping-particle":"","parse-names":false,"suffix":""}],"container-title":"I-Economics: A Research Journal on Islamic Economics","id":"ITEM-1","issue":"1","issued":{"date-parts":[["2016"]]},"page":"19-30","title":"Pengaruh Kepuasan Pelanggan, Kualitas Produk, Dan Experiential Marketing Terhadap Word of Mouth Pada Percetakan Sabilul Haq","type":"article-journal","volume":"2"},"uris":["http://www.mendeley.com/documents/?uuid=ba084443-779c-48e2-b0ee-d8589d5c7d24","http://www.mendeley.com/documents/?uuid=222faa0d-e774-49b0-a9ca-d29e5a198e00"]}],"mendeley":{"formattedCitation":"(Mismiwati, 2016)","plainTextFormattedCitation":"(Mismiwati, 2016)","previouslyFormattedCitation":"(Mismiwati, 2016)"},"properties":{"noteIndex":0},"schema":"https://github.com/citation-style-language/schema/raw/master/csl-citation.json"}</w:instrText>
            </w:r>
            <w:r w:rsidRPr="006D41E4">
              <w:rPr>
                <w:sz w:val="20"/>
                <w:szCs w:val="20"/>
              </w:rPr>
              <w:fldChar w:fldCharType="separate"/>
            </w:r>
            <w:r w:rsidRPr="006D41E4">
              <w:rPr>
                <w:noProof/>
                <w:sz w:val="20"/>
                <w:szCs w:val="20"/>
              </w:rPr>
              <w:t>(Mismiwati, 2016)</w:t>
            </w:r>
            <w:r w:rsidRPr="006D41E4">
              <w:rPr>
                <w:sz w:val="20"/>
                <w:szCs w:val="20"/>
              </w:rPr>
              <w:fldChar w:fldCharType="end"/>
            </w:r>
          </w:p>
        </w:tc>
        <w:tc>
          <w:tcPr>
            <w:tcW w:w="2878" w:type="dxa"/>
          </w:tcPr>
          <w:p w14:paraId="17EB2F64" w14:textId="77777777" w:rsidR="00FA5069" w:rsidRPr="006D41E4" w:rsidRDefault="002C77ED" w:rsidP="00BB45A4">
            <w:pPr>
              <w:rPr>
                <w:sz w:val="20"/>
                <w:szCs w:val="20"/>
              </w:rPr>
            </w:pPr>
            <w:r w:rsidRPr="006D41E4">
              <w:rPr>
                <w:sz w:val="20"/>
                <w:szCs w:val="20"/>
              </w:rPr>
              <w:t>Kepuasan konsumen, kualitas produk, dan experiential marketing berpengaruh positif terhadap word of mouth.</w:t>
            </w:r>
          </w:p>
        </w:tc>
        <w:tc>
          <w:tcPr>
            <w:tcW w:w="1620" w:type="dxa"/>
          </w:tcPr>
          <w:p w14:paraId="3485C4C1" w14:textId="77777777" w:rsidR="00FA5069" w:rsidRPr="006D41E4" w:rsidRDefault="002C77ED" w:rsidP="00BB45A4">
            <w:pPr>
              <w:rPr>
                <w:sz w:val="20"/>
                <w:szCs w:val="20"/>
              </w:rPr>
            </w:pPr>
            <w:r w:rsidRPr="006D41E4">
              <w:rPr>
                <w:sz w:val="20"/>
                <w:szCs w:val="20"/>
              </w:rPr>
              <w:t xml:space="preserve">Kualitas produk berpengaruh terhadap </w:t>
            </w:r>
            <w:r w:rsidRPr="006D41E4">
              <w:rPr>
                <w:i/>
                <w:iCs/>
                <w:sz w:val="20"/>
                <w:szCs w:val="20"/>
              </w:rPr>
              <w:t>word of mouth.</w:t>
            </w:r>
          </w:p>
        </w:tc>
        <w:tc>
          <w:tcPr>
            <w:tcW w:w="2384" w:type="dxa"/>
          </w:tcPr>
          <w:p w14:paraId="0AD9E726" w14:textId="77777777" w:rsidR="00FA5069" w:rsidRPr="006D41E4" w:rsidRDefault="002C77ED" w:rsidP="00BB45A4">
            <w:pPr>
              <w:rPr>
                <w:sz w:val="20"/>
                <w:szCs w:val="20"/>
              </w:rPr>
            </w:pPr>
            <w:r w:rsidRPr="006D41E4">
              <w:rPr>
                <w:sz w:val="20"/>
                <w:szCs w:val="20"/>
              </w:rPr>
              <w:t xml:space="preserve">Kepuasan konsumen, experiental marketing berpengaruh terhadap </w:t>
            </w:r>
            <w:r w:rsidRPr="006D41E4">
              <w:rPr>
                <w:i/>
                <w:iCs/>
                <w:sz w:val="20"/>
                <w:szCs w:val="20"/>
              </w:rPr>
              <w:t>word of mouth.</w:t>
            </w:r>
          </w:p>
        </w:tc>
      </w:tr>
      <w:tr w:rsidR="00FA5069" w:rsidRPr="006D41E4" w14:paraId="77956EB8" w14:textId="77777777">
        <w:tc>
          <w:tcPr>
            <w:tcW w:w="510" w:type="dxa"/>
          </w:tcPr>
          <w:p w14:paraId="6A851EE5" w14:textId="77777777" w:rsidR="00FA5069" w:rsidRPr="006D41E4" w:rsidRDefault="002C77ED" w:rsidP="00BB45A4">
            <w:pPr>
              <w:rPr>
                <w:sz w:val="20"/>
                <w:szCs w:val="20"/>
              </w:rPr>
            </w:pPr>
            <w:r w:rsidRPr="006D41E4">
              <w:rPr>
                <w:sz w:val="20"/>
                <w:szCs w:val="20"/>
              </w:rPr>
              <w:t>6</w:t>
            </w:r>
          </w:p>
        </w:tc>
        <w:tc>
          <w:tcPr>
            <w:tcW w:w="1490" w:type="dxa"/>
          </w:tcPr>
          <w:p w14:paraId="0FFF1A7A" w14:textId="77777777" w:rsidR="00FA5069" w:rsidRPr="006D41E4" w:rsidRDefault="002C77ED" w:rsidP="00BB45A4">
            <w:pPr>
              <w:rPr>
                <w:sz w:val="20"/>
                <w:szCs w:val="20"/>
              </w:rPr>
            </w:pPr>
            <w:r w:rsidRPr="006D41E4">
              <w:rPr>
                <w:sz w:val="20"/>
                <w:szCs w:val="20"/>
              </w:rPr>
              <w:fldChar w:fldCharType="begin"/>
            </w:r>
            <w:r w:rsidRPr="006D41E4">
              <w:rPr>
                <w:sz w:val="20"/>
                <w:szCs w:val="20"/>
              </w:rPr>
              <w:instrText>ADDIN CSL_CITATION {"citationItems":[{"id":"ITEM-1","itemData":{"author":[{"dropping-particle":"","family":"Putri","given":"Yolanda","non-dropping-particle":"","parse-names":false,"suffix":""}],"id":"ITEM-1","issued":{"date-parts":[["2014"]]},"page":"1-14","title":"Yolanda Tiara Putri, 2014 PENGARUH HARGA DAN KUALITAS PRODUK TERHADAP WORD OF MOUTH KONSUMEN KUE BALOK KANG DIDINDI KOTA BANDUNG Universitas Pendidikan Indonesia | repository.upi.edu | perpustakaan.upi.edu","type":"article-journal"},"uris":["http://www.mendeley.com/documents/?uuid=36d15214-7134-4343-8367-babdf1882dc0","http://www.mendeley.com/documents/?uuid=57169075-b605-4a38-bf4f-79b6f10b5755"]}],"mendeley":{"formattedCitation":"(Y. Putri, 2014)","plainTextFormattedCitation":"(Y. Putri, 2014)","previouslyFormattedCitation":"(Y. Putri, 2014)"},"properties":{"noteIndex":0},"schema":"https://github.com/citation-style-language/schema/raw/master/csl-citation.json"}</w:instrText>
            </w:r>
            <w:r w:rsidRPr="006D41E4">
              <w:rPr>
                <w:sz w:val="20"/>
                <w:szCs w:val="20"/>
              </w:rPr>
              <w:fldChar w:fldCharType="separate"/>
            </w:r>
            <w:r w:rsidRPr="006D41E4">
              <w:rPr>
                <w:noProof/>
                <w:sz w:val="20"/>
                <w:szCs w:val="20"/>
              </w:rPr>
              <w:t>(Y. Putri, 2014)</w:t>
            </w:r>
            <w:r w:rsidRPr="006D41E4">
              <w:rPr>
                <w:sz w:val="20"/>
                <w:szCs w:val="20"/>
              </w:rPr>
              <w:fldChar w:fldCharType="end"/>
            </w:r>
          </w:p>
        </w:tc>
        <w:tc>
          <w:tcPr>
            <w:tcW w:w="2878" w:type="dxa"/>
          </w:tcPr>
          <w:p w14:paraId="48A76148" w14:textId="77777777" w:rsidR="00FA5069" w:rsidRPr="006D41E4" w:rsidRDefault="002C77ED" w:rsidP="00BB45A4">
            <w:pPr>
              <w:rPr>
                <w:sz w:val="20"/>
                <w:szCs w:val="20"/>
              </w:rPr>
            </w:pPr>
            <w:r w:rsidRPr="006D41E4">
              <w:rPr>
                <w:sz w:val="20"/>
                <w:szCs w:val="20"/>
              </w:rPr>
              <w:t>Harga dan kualitas produk berpengaruh terhadap word of mouth sebesar 9,029.</w:t>
            </w:r>
          </w:p>
        </w:tc>
        <w:tc>
          <w:tcPr>
            <w:tcW w:w="1620" w:type="dxa"/>
          </w:tcPr>
          <w:p w14:paraId="584BF261" w14:textId="77777777" w:rsidR="00FA5069" w:rsidRPr="006D41E4" w:rsidRDefault="002C77ED" w:rsidP="00BB45A4">
            <w:pPr>
              <w:rPr>
                <w:sz w:val="20"/>
                <w:szCs w:val="20"/>
              </w:rPr>
            </w:pPr>
            <w:r w:rsidRPr="006D41E4">
              <w:rPr>
                <w:sz w:val="20"/>
                <w:szCs w:val="20"/>
              </w:rPr>
              <w:t>Kualitas produk berpengaruh terhadap word of mouth.</w:t>
            </w:r>
          </w:p>
        </w:tc>
        <w:tc>
          <w:tcPr>
            <w:tcW w:w="2384" w:type="dxa"/>
          </w:tcPr>
          <w:p w14:paraId="749E4A4D" w14:textId="77777777" w:rsidR="00FA5069" w:rsidRPr="006D41E4" w:rsidRDefault="002C77ED" w:rsidP="00BB45A4">
            <w:pPr>
              <w:rPr>
                <w:sz w:val="20"/>
                <w:szCs w:val="20"/>
              </w:rPr>
            </w:pPr>
            <w:r w:rsidRPr="006D41E4">
              <w:rPr>
                <w:sz w:val="20"/>
                <w:szCs w:val="20"/>
              </w:rPr>
              <w:t>Harga berpengaruh terhadap word of mouth.</w:t>
            </w:r>
          </w:p>
        </w:tc>
      </w:tr>
      <w:tr w:rsidR="00FA5069" w:rsidRPr="006D41E4" w14:paraId="7878C82A" w14:textId="77777777">
        <w:tc>
          <w:tcPr>
            <w:tcW w:w="510" w:type="dxa"/>
          </w:tcPr>
          <w:p w14:paraId="3AC587B3" w14:textId="77777777" w:rsidR="00FA5069" w:rsidRPr="006D41E4" w:rsidRDefault="002C77ED" w:rsidP="00BB45A4">
            <w:pPr>
              <w:rPr>
                <w:sz w:val="20"/>
                <w:szCs w:val="20"/>
              </w:rPr>
            </w:pPr>
            <w:r w:rsidRPr="006D41E4">
              <w:rPr>
                <w:sz w:val="20"/>
                <w:szCs w:val="20"/>
              </w:rPr>
              <w:t>7</w:t>
            </w:r>
          </w:p>
        </w:tc>
        <w:tc>
          <w:tcPr>
            <w:tcW w:w="1490" w:type="dxa"/>
          </w:tcPr>
          <w:p w14:paraId="46F3A56F" w14:textId="77777777" w:rsidR="00FA5069" w:rsidRPr="006D41E4" w:rsidRDefault="002C77ED" w:rsidP="00BB45A4">
            <w:pPr>
              <w:rPr>
                <w:sz w:val="20"/>
                <w:szCs w:val="20"/>
              </w:rPr>
            </w:pPr>
            <w:r w:rsidRPr="006D41E4">
              <w:rPr>
                <w:sz w:val="20"/>
                <w:szCs w:val="20"/>
              </w:rPr>
              <w:fldChar w:fldCharType="begin"/>
            </w:r>
            <w:r w:rsidRPr="006D41E4">
              <w:rPr>
                <w:sz w:val="20"/>
                <w:szCs w:val="20"/>
              </w:rPr>
              <w:instrText>ADDIN CSL_CITATION {"citationItems":[{"id":"ITEM-1","itemData":{"author":[{"dropping-particle":"","family":"Herizon","given":"Saputra","non-dropping-particle":"","parse-names":false,"suffix":""},{"dropping-particle":"","family":"Syaiful","given":"Anwar","non-dropping-particle":"","parse-names":false,"suffix":""}],"id":"ITEM-1","issued":{"date-parts":[["2017"]]},"publisher":"Universitas Bengkulu","title":"ANALISIS PENGARUH KUALITAS PELAYANAN, HARAPAN KONSUMEN DAN KEPUASAN KONSUMEN TERHADAP (WORD OF MOUTH POSITIF) (Studi Pada Pasien Rumah Sakit Bhayangkara Tk. III Jitra Bengkulu)","type":"thesis"},"uris":["http://www.mendeley.com/documents/?uuid=28379191-d1a2-4757-b625-016d348fac24","http://www.mendeley.com/documents/?uuid=3b4a6158-eaa5-414c-a972-d2c9e1794b79"]}],"mendeley":{"formattedCitation":"(Herizon &amp; Syaiful, 2017)","plainTextFormattedCitation":"(Herizon &amp; Syaiful, 2017)","previouslyFormattedCitation":"(Herizon &amp; Syaiful, 2017)"},"properties":{"noteIndex":0},"schema":"https://github.com/citation-style-language/schema/raw/master/csl-citation.json"}</w:instrText>
            </w:r>
            <w:r w:rsidRPr="006D41E4">
              <w:rPr>
                <w:sz w:val="20"/>
                <w:szCs w:val="20"/>
              </w:rPr>
              <w:fldChar w:fldCharType="separate"/>
            </w:r>
            <w:r w:rsidRPr="006D41E4">
              <w:rPr>
                <w:noProof/>
                <w:sz w:val="20"/>
                <w:szCs w:val="20"/>
              </w:rPr>
              <w:t>(Herizon &amp; Syaiful, 2017)</w:t>
            </w:r>
            <w:r w:rsidRPr="006D41E4">
              <w:rPr>
                <w:sz w:val="20"/>
                <w:szCs w:val="20"/>
              </w:rPr>
              <w:fldChar w:fldCharType="end"/>
            </w:r>
          </w:p>
        </w:tc>
        <w:tc>
          <w:tcPr>
            <w:tcW w:w="2878" w:type="dxa"/>
          </w:tcPr>
          <w:p w14:paraId="0C1E7123" w14:textId="77777777" w:rsidR="00FA5069" w:rsidRPr="006D41E4" w:rsidRDefault="002C77ED" w:rsidP="00BB45A4">
            <w:pPr>
              <w:rPr>
                <w:sz w:val="20"/>
                <w:szCs w:val="20"/>
              </w:rPr>
            </w:pPr>
            <w:r w:rsidRPr="006D41E4">
              <w:rPr>
                <w:sz w:val="20"/>
                <w:szCs w:val="20"/>
              </w:rPr>
              <w:t xml:space="preserve">Kualitas pelayanan, harapan konsumen, dan kepuasan konsumen berpengaruh secara positif dan signifikan terhadap word of mouth. </w:t>
            </w:r>
          </w:p>
        </w:tc>
        <w:tc>
          <w:tcPr>
            <w:tcW w:w="1620" w:type="dxa"/>
          </w:tcPr>
          <w:p w14:paraId="06E70F14" w14:textId="77777777" w:rsidR="00FA5069" w:rsidRPr="006D41E4" w:rsidRDefault="002C77ED" w:rsidP="00BB45A4">
            <w:pPr>
              <w:rPr>
                <w:sz w:val="20"/>
                <w:szCs w:val="20"/>
              </w:rPr>
            </w:pPr>
            <w:r w:rsidRPr="006D41E4">
              <w:rPr>
                <w:sz w:val="20"/>
                <w:szCs w:val="20"/>
              </w:rPr>
              <w:t>Kualitas pelayanan berpengaruh terhadap word of mouth.</w:t>
            </w:r>
          </w:p>
        </w:tc>
        <w:tc>
          <w:tcPr>
            <w:tcW w:w="2384" w:type="dxa"/>
          </w:tcPr>
          <w:p w14:paraId="693A310E" w14:textId="77777777" w:rsidR="00FA5069" w:rsidRPr="006D41E4" w:rsidRDefault="002C77ED" w:rsidP="00BB45A4">
            <w:pPr>
              <w:rPr>
                <w:sz w:val="20"/>
                <w:szCs w:val="20"/>
              </w:rPr>
            </w:pPr>
            <w:r w:rsidRPr="006D41E4">
              <w:rPr>
                <w:sz w:val="20"/>
                <w:szCs w:val="20"/>
              </w:rPr>
              <w:t>Harapan konsumen, dan kepuasan konsumen berpengaruh terhadap word of mouth.</w:t>
            </w:r>
          </w:p>
        </w:tc>
      </w:tr>
      <w:tr w:rsidR="00FA5069" w:rsidRPr="006D41E4" w14:paraId="0099E762" w14:textId="77777777">
        <w:tc>
          <w:tcPr>
            <w:tcW w:w="510" w:type="dxa"/>
          </w:tcPr>
          <w:p w14:paraId="4CA3EA8B" w14:textId="77777777" w:rsidR="00FA5069" w:rsidRPr="006D41E4" w:rsidRDefault="002C77ED" w:rsidP="00BB45A4">
            <w:pPr>
              <w:rPr>
                <w:sz w:val="20"/>
                <w:szCs w:val="20"/>
              </w:rPr>
            </w:pPr>
            <w:r w:rsidRPr="006D41E4">
              <w:rPr>
                <w:sz w:val="20"/>
                <w:szCs w:val="20"/>
              </w:rPr>
              <w:t>8</w:t>
            </w:r>
          </w:p>
        </w:tc>
        <w:tc>
          <w:tcPr>
            <w:tcW w:w="1490" w:type="dxa"/>
          </w:tcPr>
          <w:p w14:paraId="4769B6EE" w14:textId="77777777" w:rsidR="00FA5069" w:rsidRPr="006D41E4" w:rsidRDefault="002C77ED" w:rsidP="00BB45A4">
            <w:pPr>
              <w:rPr>
                <w:sz w:val="20"/>
                <w:szCs w:val="20"/>
              </w:rPr>
            </w:pPr>
            <w:r w:rsidRPr="006D41E4">
              <w:rPr>
                <w:sz w:val="20"/>
                <w:szCs w:val="20"/>
              </w:rPr>
              <w:fldChar w:fldCharType="begin"/>
            </w:r>
            <w:r w:rsidRPr="006D41E4">
              <w:rPr>
                <w:sz w:val="20"/>
                <w:szCs w:val="20"/>
              </w:rPr>
              <w:instrText>ADDIN CSL_CITATION {"citationItems":[{"id":"ITEM-1","itemData":{"abstract":"User acceptance of wearable devices: An extended perspective of perceived value","author":[{"dropping-particle":"","family":"Anggaeni","given":"M.","non-dropping-particle":"","parse-names":false,"suffix":""},{"dropping-particle":"","family":"Farida","given":"N.","non-dropping-particle":"","parse-names":false,"suffix":""},{"dropping-particle":"","family":"Listyorini","given":"S.","non-dropping-particle":"","parse-names":false,"suffix":""}],"container-title":"Jurnal Ilmu Administrasi Bisnis","id":"ITEM-1","issue":"4","issued":{"date-parts":[["2015"]]},"page":"191-198","title":"Pengaruh Perceived Value Dan Brand Image Terhadap Repurchase Intention Melalui Word of Mouth Sebagai Variabel Intervening Smartphone Samsung Galaxy Series","type":"article-journal","volume":"4"},"uris":["http://www.mendeley.com/documents/?uuid=ba3d7785-e963-4061-a148-b11dd69ea014","http://www.mendeley.com/documents/?uuid=43058274-016a-4ed9-bffc-9030106e9dd1"]}],"mendeley":{"formattedCitation":"(Anggaeni et al., 2015)","plainTextFormattedCitation":"(Anggaeni et al., 2015)","previouslyFormattedCitation":"(Anggaeni et al., 2015)"},"properties":{"noteIndex":0},"schema":"https://github.com/citation-style-language/schema/raw/master/csl-citation.json"}</w:instrText>
            </w:r>
            <w:r w:rsidRPr="006D41E4">
              <w:rPr>
                <w:sz w:val="20"/>
                <w:szCs w:val="20"/>
              </w:rPr>
              <w:fldChar w:fldCharType="separate"/>
            </w:r>
            <w:r w:rsidRPr="006D41E4">
              <w:rPr>
                <w:noProof/>
                <w:sz w:val="20"/>
                <w:szCs w:val="20"/>
              </w:rPr>
              <w:t>(Anggaeni et al., 2015)</w:t>
            </w:r>
            <w:r w:rsidRPr="006D41E4">
              <w:rPr>
                <w:sz w:val="20"/>
                <w:szCs w:val="20"/>
              </w:rPr>
              <w:fldChar w:fldCharType="end"/>
            </w:r>
          </w:p>
        </w:tc>
        <w:tc>
          <w:tcPr>
            <w:tcW w:w="2878" w:type="dxa"/>
          </w:tcPr>
          <w:p w14:paraId="3D9B9989" w14:textId="77777777" w:rsidR="00FA5069" w:rsidRPr="006D41E4" w:rsidRDefault="002C77ED" w:rsidP="00BB45A4">
            <w:pPr>
              <w:rPr>
                <w:sz w:val="20"/>
                <w:szCs w:val="20"/>
              </w:rPr>
            </w:pPr>
            <w:r w:rsidRPr="006D41E4">
              <w:rPr>
                <w:sz w:val="20"/>
                <w:szCs w:val="20"/>
              </w:rPr>
              <w:t>Percieved value dan Brand Image berpengaruh secara parsial dan simultan terhadap Word of Mouth. Word of Mouth berpengaruh terhadap Repurchase Intention.</w:t>
            </w:r>
          </w:p>
        </w:tc>
        <w:tc>
          <w:tcPr>
            <w:tcW w:w="1620" w:type="dxa"/>
          </w:tcPr>
          <w:p w14:paraId="155DE4C7" w14:textId="77777777" w:rsidR="00FA5069" w:rsidRPr="006D41E4" w:rsidRDefault="002C77ED" w:rsidP="00BB45A4">
            <w:pPr>
              <w:rPr>
                <w:sz w:val="20"/>
                <w:szCs w:val="20"/>
              </w:rPr>
            </w:pPr>
            <w:r w:rsidRPr="006D41E4">
              <w:rPr>
                <w:sz w:val="20"/>
                <w:szCs w:val="20"/>
              </w:rPr>
              <w:t>Word of mouth berpengaruh terhadap minat beli ulang.</w:t>
            </w:r>
          </w:p>
        </w:tc>
        <w:tc>
          <w:tcPr>
            <w:tcW w:w="2384" w:type="dxa"/>
          </w:tcPr>
          <w:p w14:paraId="4E1E6F1F" w14:textId="77777777" w:rsidR="00FA5069" w:rsidRPr="006D41E4" w:rsidRDefault="002C77ED" w:rsidP="00BB45A4">
            <w:pPr>
              <w:rPr>
                <w:sz w:val="20"/>
                <w:szCs w:val="20"/>
              </w:rPr>
            </w:pPr>
            <w:r w:rsidRPr="006D41E4">
              <w:rPr>
                <w:sz w:val="20"/>
                <w:szCs w:val="20"/>
              </w:rPr>
              <w:t>Percieved value, brand image berpengaruh terhadap word of mouth.</w:t>
            </w:r>
          </w:p>
        </w:tc>
      </w:tr>
      <w:tr w:rsidR="00FA5069" w:rsidRPr="006D41E4" w14:paraId="117A24B9" w14:textId="77777777">
        <w:tc>
          <w:tcPr>
            <w:tcW w:w="510" w:type="dxa"/>
          </w:tcPr>
          <w:p w14:paraId="2B4E5C64" w14:textId="77777777" w:rsidR="00FA5069" w:rsidRPr="006D41E4" w:rsidRDefault="002C77ED" w:rsidP="00BB45A4">
            <w:pPr>
              <w:rPr>
                <w:sz w:val="20"/>
                <w:szCs w:val="20"/>
              </w:rPr>
            </w:pPr>
            <w:r w:rsidRPr="006D41E4">
              <w:rPr>
                <w:sz w:val="20"/>
                <w:szCs w:val="20"/>
              </w:rPr>
              <w:t>9</w:t>
            </w:r>
          </w:p>
        </w:tc>
        <w:tc>
          <w:tcPr>
            <w:tcW w:w="1490" w:type="dxa"/>
          </w:tcPr>
          <w:p w14:paraId="783B2E3C" w14:textId="77777777" w:rsidR="00FA5069" w:rsidRPr="006D41E4" w:rsidRDefault="002C77ED" w:rsidP="00BB45A4">
            <w:pPr>
              <w:rPr>
                <w:sz w:val="20"/>
                <w:szCs w:val="20"/>
              </w:rPr>
            </w:pPr>
            <w:r w:rsidRPr="006D41E4">
              <w:rPr>
                <w:sz w:val="20"/>
                <w:szCs w:val="20"/>
              </w:rPr>
              <w:fldChar w:fldCharType="begin"/>
            </w:r>
            <w:r w:rsidRPr="006D41E4">
              <w:rPr>
                <w:sz w:val="20"/>
                <w:szCs w:val="20"/>
              </w:rPr>
              <w:instrText>ADDIN CSL_CITATION {"citationItems":[{"id":"ITEM-1","itemData":{"DOI":"10.1108/APJML-06-2016-0106","ISSN":"17584248","abstract":"Purpose: The purpose of this paper is to bridge the gap in the literature to examine key factors that influence Taiwanese consumers to repurchase Korean beauty products. Design/methodology/approach: This study uses a quantitative approach to test the proposed hypotheses using structural equation modeling. Causal research design is used in this research to identify cause-and-effect relationship among the constructs. Primary data collection is used to gather data. This study provides the better understanding about key factors that influence Taiwanese consumers’ repurchase intention (RI) of Korean cosmetics products. Findings: Results show that perceived price (PP) and country of origin (COO) significantly influence word-of-mouth (WOM). PP, COO and WOM significantly influence RI. WOM is the most influential variable toward RI, followed by COO and PP. Originality/value: Very few studies have examined a general construct of RI related to beauty product. The findings of this study imply several practical directions for marketers of beauty product industries specifically for Taiwanese consumers. This study helps to know what factors become basic consideration for Taiwanese consumers in repurchasing Korean beauty products. Second, it underscores the role of WOM between the independent variables (PP and COO) and RI as the dependent variable.","author":[{"dropping-particle":"","family":"Moslehpour","given":"Massoud","non-dropping-particle":"","parse-names":false,"suffix":""},{"dropping-particle":"","family":"Wong","given":"Wing Keung","non-dropping-particle":"","parse-names":false,"suffix":""},{"dropping-particle":"","family":"Pham","given":"Kien","non-dropping-particle":"Van","parse-names":false,"suffix":""},{"dropping-particle":"","family":"Aulia","given":"Carrine K.","non-dropping-particle":"","parse-names":false,"suffix":""}],"container-title":"Asia Pacific Journal of Marketing and Logistics","id":"ITEM-1","issue":"3","issued":{"date-parts":[["2017"]]},"page":"569-588","title":"Repurchase intention of Korean beauty products among Taiwanese consumers","type":"article-journal","volume":"29"},"uris":["http://www.mendeley.com/documents/?uuid=aadb7e22-48c8-49ed-9e6f-e39e248930ea","http://www.mendeley.com/documents/?uuid=f81c939a-7949-4ef2-bb6f-f7d727f4ba63"]}],"mendeley":{"formattedCitation":"(Moslehpour et al., 2017)","plainTextFormattedCitation":"(Moslehpour et al., 2017)","previouslyFormattedCitation":"(Moslehpour et al., 2017)"},"properties":{"noteIndex":0},"schema":"https://github.com/citation-style-language/schema/raw/master/csl-citation.json"}</w:instrText>
            </w:r>
            <w:r w:rsidRPr="006D41E4">
              <w:rPr>
                <w:sz w:val="20"/>
                <w:szCs w:val="20"/>
              </w:rPr>
              <w:fldChar w:fldCharType="separate"/>
            </w:r>
            <w:r w:rsidRPr="006D41E4">
              <w:rPr>
                <w:noProof/>
                <w:sz w:val="20"/>
                <w:szCs w:val="20"/>
              </w:rPr>
              <w:t xml:space="preserve">(Moslehpour et </w:t>
            </w:r>
            <w:r w:rsidRPr="006D41E4">
              <w:rPr>
                <w:noProof/>
                <w:sz w:val="20"/>
                <w:szCs w:val="20"/>
              </w:rPr>
              <w:lastRenderedPageBreak/>
              <w:t>al., 2017)</w:t>
            </w:r>
            <w:r w:rsidRPr="006D41E4">
              <w:rPr>
                <w:sz w:val="20"/>
                <w:szCs w:val="20"/>
              </w:rPr>
              <w:fldChar w:fldCharType="end"/>
            </w:r>
          </w:p>
        </w:tc>
        <w:tc>
          <w:tcPr>
            <w:tcW w:w="2878" w:type="dxa"/>
          </w:tcPr>
          <w:p w14:paraId="1169AB33" w14:textId="77777777" w:rsidR="00FA5069" w:rsidRPr="006D41E4" w:rsidRDefault="002C77ED" w:rsidP="00BB45A4">
            <w:pPr>
              <w:rPr>
                <w:sz w:val="20"/>
                <w:szCs w:val="20"/>
              </w:rPr>
            </w:pPr>
            <w:r w:rsidRPr="006D41E4">
              <w:rPr>
                <w:sz w:val="20"/>
                <w:szCs w:val="20"/>
              </w:rPr>
              <w:lastRenderedPageBreak/>
              <w:t xml:space="preserve">Percieved Price dan Country of </w:t>
            </w:r>
            <w:r w:rsidRPr="006D41E4">
              <w:rPr>
                <w:sz w:val="20"/>
                <w:szCs w:val="20"/>
              </w:rPr>
              <w:lastRenderedPageBreak/>
              <w:t>Origin berpengaruh secara signifikan terhadap Word of Mouth dan Repurchase Intention. Word of Mouth secara dominan berpengaruh terhadap Repurchase Intention.</w:t>
            </w:r>
          </w:p>
        </w:tc>
        <w:tc>
          <w:tcPr>
            <w:tcW w:w="1620" w:type="dxa"/>
          </w:tcPr>
          <w:p w14:paraId="1DD974E8" w14:textId="77777777" w:rsidR="00FA5069" w:rsidRPr="006D41E4" w:rsidRDefault="002C77ED" w:rsidP="00BB45A4">
            <w:pPr>
              <w:rPr>
                <w:sz w:val="20"/>
                <w:szCs w:val="20"/>
              </w:rPr>
            </w:pPr>
            <w:r w:rsidRPr="006D41E4">
              <w:rPr>
                <w:sz w:val="20"/>
                <w:szCs w:val="20"/>
              </w:rPr>
              <w:lastRenderedPageBreak/>
              <w:t xml:space="preserve">Word of mouth </w:t>
            </w:r>
            <w:r w:rsidRPr="006D41E4">
              <w:rPr>
                <w:sz w:val="20"/>
                <w:szCs w:val="20"/>
              </w:rPr>
              <w:lastRenderedPageBreak/>
              <w:t>berpengaruh terhadap minat beli ulang.</w:t>
            </w:r>
          </w:p>
        </w:tc>
        <w:tc>
          <w:tcPr>
            <w:tcW w:w="2384" w:type="dxa"/>
          </w:tcPr>
          <w:p w14:paraId="3A66B6A8" w14:textId="77777777" w:rsidR="00FA5069" w:rsidRPr="006D41E4" w:rsidRDefault="002C77ED" w:rsidP="00BB45A4">
            <w:pPr>
              <w:rPr>
                <w:sz w:val="20"/>
                <w:szCs w:val="20"/>
              </w:rPr>
            </w:pPr>
            <w:r w:rsidRPr="006D41E4">
              <w:rPr>
                <w:sz w:val="20"/>
                <w:szCs w:val="20"/>
              </w:rPr>
              <w:lastRenderedPageBreak/>
              <w:t xml:space="preserve">Percieved value, country </w:t>
            </w:r>
            <w:r w:rsidRPr="006D41E4">
              <w:rPr>
                <w:sz w:val="20"/>
                <w:szCs w:val="20"/>
              </w:rPr>
              <w:lastRenderedPageBreak/>
              <w:t>of origin berpengaruh terhadap word of mouth dan minat beli ulang.</w:t>
            </w:r>
          </w:p>
        </w:tc>
      </w:tr>
    </w:tbl>
    <w:p w14:paraId="15DF90F2" w14:textId="77777777" w:rsidR="00FA5069" w:rsidRDefault="00FA5069" w:rsidP="00BB45A4">
      <w:pPr>
        <w:spacing w:after="0" w:line="240" w:lineRule="auto"/>
        <w:jc w:val="center"/>
        <w:rPr>
          <w:lang w:val="en-US"/>
        </w:rPr>
      </w:pPr>
    </w:p>
    <w:p w14:paraId="3CC84F2F" w14:textId="77777777" w:rsidR="00FA5069" w:rsidRDefault="002C77ED" w:rsidP="00BB45A4">
      <w:pPr>
        <w:pStyle w:val="Heading1"/>
        <w:numPr>
          <w:ilvl w:val="0"/>
          <w:numId w:val="0"/>
        </w:numPr>
        <w:spacing w:before="0" w:after="0" w:line="240" w:lineRule="auto"/>
        <w:rPr>
          <w:sz w:val="24"/>
          <w:szCs w:val="24"/>
        </w:rPr>
      </w:pPr>
      <w:r>
        <w:rPr>
          <w:color w:val="003399"/>
          <w:sz w:val="24"/>
          <w:szCs w:val="24"/>
        </w:rPr>
        <w:t>METODE PENELITIAN</w:t>
      </w:r>
    </w:p>
    <w:p w14:paraId="5C4955B7" w14:textId="4610C3A2" w:rsidR="00FA5069" w:rsidRDefault="002C77ED" w:rsidP="00BB45A4">
      <w:pPr>
        <w:spacing w:after="0" w:line="240" w:lineRule="auto"/>
        <w:ind w:firstLine="720"/>
        <w:rPr>
          <w:szCs w:val="24"/>
        </w:rPr>
      </w:pPr>
      <w:r>
        <w:rPr>
          <w:szCs w:val="24"/>
        </w:rPr>
        <w:t>Metode kualitatif dan literatur research digunakan sebagai metode dalam penulisan artikel ilmiah ini. Dengan menggunakan metode tersebut penulisan terbentuk dengan mengkaji dan menganalisis artikel-artikel ilmiah serta jurnal-jurnal yang bereputasi dan yang belum bereputasi dari Google Scholar dan Mendeley sebagai sumber citasi.</w:t>
      </w:r>
      <w:r w:rsidR="006D41E4">
        <w:rPr>
          <w:szCs w:val="24"/>
          <w:lang w:val="en-US"/>
        </w:rPr>
        <w:t xml:space="preserve"> </w:t>
      </w:r>
      <w:r>
        <w:rPr>
          <w:szCs w:val="24"/>
        </w:rPr>
        <w:t>Setelah melakukan analisis dari artikel serta jurnal yang ada, kemudian secara mendalam akan dibahas mengenai teori yang membentuk artikel ini pada bagian Kajian Pustaka (</w:t>
      </w:r>
      <w:r>
        <w:rPr>
          <w:i/>
          <w:iCs/>
          <w:szCs w:val="24"/>
        </w:rPr>
        <w:t>Review of Literature)</w:t>
      </w:r>
      <w:r>
        <w:rPr>
          <w:szCs w:val="24"/>
        </w:rPr>
        <w:t>. Melalui kajian pustaka akan terbentuk sebuah hipotesis yang digunakan sebagai bentuk pembanding hasil dengan referensi temuan dalam artikel.</w:t>
      </w:r>
      <w:r w:rsidR="006D41E4">
        <w:rPr>
          <w:szCs w:val="24"/>
          <w:lang w:val="en-US"/>
        </w:rPr>
        <w:t xml:space="preserve"> </w:t>
      </w:r>
      <w:r>
        <w:rPr>
          <w:szCs w:val="24"/>
        </w:rPr>
        <w:t xml:space="preserve">Menurut </w:t>
      </w:r>
      <w:r>
        <w:rPr>
          <w:szCs w:val="24"/>
        </w:rPr>
        <w:fldChar w:fldCharType="begin"/>
      </w:r>
      <w:r>
        <w:rPr>
          <w:szCs w:val="24"/>
        </w:rPr>
        <w:instrText>ADDIN CSL_CITATION {"citationItems":[{"id":"ITEM-1","itemData":{"author":[{"dropping-particle":"","family":"Ali","given":"Hapzi","non-dropping-particle":"","parse-names":false,"suffix":""},{"dropping-particle":"","family":"Limakrisna","given":"Nandan","non-dropping-particle":"","parse-names":false,"suffix":""}],"id":"ITEM-1","issued":{"date-parts":[["2013"]]},"title":"Metodologi Penelitian (Petunjuk Praktis untuk Pemecahan Masalah Bisnis, Penyusunan Skripsi, Tesis, dan Disertasi)","type":"article-journal"},"uris":["http://www.mendeley.com/documents/?uuid=8cf40c4b-df63-4b52-8844-f371444cc42c","http://www.mendeley.com/documents/?uuid=2261bfc9-76c8-4436-806a-d5600b29b052"]}],"mendeley":{"formattedCitation":"(Hapzi Ali &amp; Limakrisna, 2013)","plainTextFormattedCitation":"(Hapzi Ali &amp; Limakrisna, 2013)","previouslyFormattedCitation":"(Hapzi Ali &amp; Limakrisna, 2013)"},"properties":{"noteIndex":0},"schema":"https://github.com/citation-style-language/schema/raw/master/csl-citation.json"}</w:instrText>
      </w:r>
      <w:r>
        <w:rPr>
          <w:szCs w:val="24"/>
        </w:rPr>
        <w:fldChar w:fldCharType="separate"/>
      </w:r>
      <w:r>
        <w:rPr>
          <w:noProof/>
          <w:szCs w:val="24"/>
        </w:rPr>
        <w:t>(Hapzi Ali &amp; Limakrisna, 2013)</w:t>
      </w:r>
      <w:r>
        <w:rPr>
          <w:szCs w:val="24"/>
        </w:rPr>
        <w:fldChar w:fldCharType="end"/>
      </w:r>
      <w:r>
        <w:rPr>
          <w:szCs w:val="24"/>
        </w:rPr>
        <w:t xml:space="preserve"> kajian pustaka dengan asumsi metodoligis harus digunakan secara konsisten dalam sebuah penelitian kualitatif. Kajian pustaka terbentuk secara induktif tanpa menimbulkan pertanyaan-pertanyaan dari para peneliti. Penelitian bersifat eksploratif menjadi alasan dalam melakukan penelitian kualitatif. </w:t>
      </w:r>
    </w:p>
    <w:p w14:paraId="046A31AA" w14:textId="77777777" w:rsidR="00FA5069" w:rsidRDefault="00FA5069" w:rsidP="00BB45A4">
      <w:pPr>
        <w:spacing w:after="0" w:line="240" w:lineRule="auto"/>
        <w:rPr>
          <w:lang w:val="en-US"/>
        </w:rPr>
      </w:pPr>
    </w:p>
    <w:p w14:paraId="78FFF49C" w14:textId="77777777" w:rsidR="00FA5069" w:rsidRDefault="002C77ED" w:rsidP="00BB45A4">
      <w:pPr>
        <w:pStyle w:val="Heading1"/>
        <w:numPr>
          <w:ilvl w:val="0"/>
          <w:numId w:val="0"/>
        </w:numPr>
        <w:spacing w:before="0" w:after="0" w:line="240" w:lineRule="auto"/>
        <w:rPr>
          <w:color w:val="003399"/>
          <w:sz w:val="24"/>
          <w:szCs w:val="24"/>
          <w:lang w:val="en-US"/>
        </w:rPr>
      </w:pPr>
      <w:r>
        <w:rPr>
          <w:color w:val="003399"/>
          <w:sz w:val="24"/>
          <w:szCs w:val="24"/>
        </w:rPr>
        <w:t>HASIL DAN PEMBAHASAN</w:t>
      </w:r>
    </w:p>
    <w:p w14:paraId="0E580B2C" w14:textId="77777777" w:rsidR="00FA5069" w:rsidRDefault="002C77ED" w:rsidP="00BB45A4">
      <w:pPr>
        <w:spacing w:after="0" w:line="240" w:lineRule="auto"/>
        <w:ind w:firstLine="720"/>
        <w:rPr>
          <w:szCs w:val="24"/>
        </w:rPr>
      </w:pPr>
      <w:r>
        <w:rPr>
          <w:szCs w:val="24"/>
        </w:rPr>
        <w:t>Pada artikel ini disusun untuk menganalisis serta membahas hasil analisis yang berkaitan dengan variabel yang dapat mempengaruhi konsumen untuk melakukan proses rekomendasi dari mulut ke mulut (</w:t>
      </w:r>
      <w:r>
        <w:rPr>
          <w:i/>
          <w:iCs/>
          <w:szCs w:val="24"/>
        </w:rPr>
        <w:t>word of mouth)</w:t>
      </w:r>
      <w:r>
        <w:rPr>
          <w:szCs w:val="24"/>
        </w:rPr>
        <w:t xml:space="preserve"> dan membentuk minat konsumen untuk melakukan pembelian ulang. Faktor tersebut dipengaruhi oleh kualitas produk dan kualitas pelayanan. Untuk membahas lebih lanjut maka diperlukan artikel atau jurnal penelitian terdahulu yang relevan dengan masalah dalam artikel ini, diantaranya sebagai berikut:</w:t>
      </w:r>
    </w:p>
    <w:p w14:paraId="3B29E66B" w14:textId="577D672A" w:rsidR="006D41E4" w:rsidRDefault="006D41E4" w:rsidP="00BB45A4">
      <w:pPr>
        <w:spacing w:after="0" w:line="240" w:lineRule="auto"/>
        <w:rPr>
          <w:szCs w:val="24"/>
        </w:rPr>
      </w:pPr>
    </w:p>
    <w:p w14:paraId="62B14C42" w14:textId="4636B0D0" w:rsidR="00FA5069" w:rsidRDefault="002C77ED" w:rsidP="00BB45A4">
      <w:pPr>
        <w:spacing w:after="0" w:line="240" w:lineRule="auto"/>
        <w:rPr>
          <w:szCs w:val="24"/>
        </w:rPr>
      </w:pPr>
      <w:r>
        <w:rPr>
          <w:b/>
          <w:bCs/>
          <w:szCs w:val="24"/>
        </w:rPr>
        <w:t>Kualitas Produk Berpengaruh Terhadap Minat Beli Ulang</w:t>
      </w:r>
    </w:p>
    <w:p w14:paraId="37C98B9D" w14:textId="45468050" w:rsidR="006D41E4" w:rsidRDefault="002C77ED" w:rsidP="00C325E2">
      <w:pPr>
        <w:spacing w:after="0" w:line="240" w:lineRule="auto"/>
        <w:ind w:firstLine="720"/>
        <w:rPr>
          <w:szCs w:val="24"/>
        </w:rPr>
      </w:pPr>
      <w:r>
        <w:rPr>
          <w:szCs w:val="24"/>
        </w:rPr>
        <w:t xml:space="preserve">Menurut penelitian </w:t>
      </w:r>
      <w:r>
        <w:rPr>
          <w:szCs w:val="24"/>
        </w:rPr>
        <w:fldChar w:fldCharType="begin"/>
      </w:r>
      <w:r>
        <w:rPr>
          <w:szCs w:val="24"/>
        </w:rPr>
        <w:instrText>ADDIN CSL_CITATION {"citationItems":[{"id":"ITEM-1","itemData":{"abstract":"Culinary business is one of businesses that keep growing in Semarang. With the large amount of natural resources, that is ikan bandeng (milkfish), causing culinary business named bandeng duri lunak (milkfish with soft bone) more popular. PT. Bandeng Juwana Elrina is one of food business that made ikan bandeng as their basic material to create a special food from Semarang. From the sales data of Bandeng Juwana Vaccum (kg) in year 2014 to 2016, it happened to fluctuated, or the sale is not steady from time to time. The purpose of this research is to find out about the influences of the quality and the price of the product to the willingness of people to buy the product repeatedly through the satisfaction of the buyers of PT. Bandeng Juwana Elrina in Semarang. The type of research that used for this research is explanatory research, and there are 100 samples. Sampling technique that used for this research is purposive sampling and accidental sampling. The techniques of the data collection are the study of library, questionnaire, and interview. The techniques of the data analysis are through cross-tabulation test, correlation test, determination test, simple linear regression test, t test, F test, and sobel test by A.F. Hayes with the help of IBM SPSS (Statistical Product and Service Solutions) program version 22.0. The results of this research showed that there is a positive influence between the quality and price of the product on customer satisfaction partially and simultaneously. The results also indicate that there is a positive influence between product quality and price on repurchase intention partially and simultaneous. Based on the results of the analysis of sobel test, it is known that the variable of customer satisfaction is the partial mediation variable that is able to mediate the effect of product quality on repurchase intention with Z value equal to 3,2611 bigger than t table (1,9845) and p value equal to 0,0011 bigger from 0.05. Meanwhile, the variable of consumer satisfaction is the full mediation variable that is able to mediate the influence of price on repurchase intention with the value of Z equal to 2,7835 bigger than t table (1,9845) and the value of p equal to 0.0054 is greater than 0.05. The advice given is to maintain the good quality of the","author":[{"dropping-particle":"","family":"Tiara Ghassani","given":"Mahyarani","non-dropping-particle":"","parse-names":false,"suffix":""},{"dropping-particle":"","family":"Sri Suryoko","given":"Dra","non-dropping-particle":"","parse-names":false,"suffix":""}],"container-title":"DIPONEGORO JOURNAL OF SOCIAL AND POLITICAL SCIENCE Tahun","id":"ITEM-1","issued":{"date-parts":[["2017"]]},"page":"1-8","title":"Pengaruh Kualitas Produk Dan Harga Terhadap Minat Beli Ulang Bandeng Juwana Vaccum Melalui Kepuasan Konsumen Sebagai Variabel Intervening (Studi Kasus Pada Pelanggan Pt. Bandeng Juwana Elrina Semarang)","type":"article-journal"},"uris":["http://www.mendeley.com/documents/?uuid=85a68e0a-a611-453e-8028-5d46edca227b","http://www.mendeley.com/documents/?uuid=e13bd4b0-5264-4a8e-b5e9-f1529bff4d66"]}],"mendeley":{"formattedCitation":"(Tiara Ghassani &amp; Sri Suryoko, 2017)","plainTextFormattedCitation":"(Tiara Ghassani &amp; Sri Suryoko, 2017)","previouslyFormattedCitation":"(Tiara Ghassani &amp; Sri Suryoko, 2017)"},"properties":{"noteIndex":0},"schema":"https://github.com/citation-style-language/schema/raw/master/csl-citation.json"}</w:instrText>
      </w:r>
      <w:r>
        <w:rPr>
          <w:szCs w:val="24"/>
        </w:rPr>
        <w:fldChar w:fldCharType="separate"/>
      </w:r>
      <w:r>
        <w:rPr>
          <w:noProof/>
          <w:szCs w:val="24"/>
        </w:rPr>
        <w:t>(Tiara Ghassani &amp; Sri Suryoko, 2017)</w:t>
      </w:r>
      <w:r>
        <w:rPr>
          <w:szCs w:val="24"/>
        </w:rPr>
        <w:fldChar w:fldCharType="end"/>
      </w:r>
      <w:r>
        <w:rPr>
          <w:szCs w:val="24"/>
        </w:rPr>
        <w:t xml:space="preserve"> melalui dimensi daya tahan, estetika, kesesuaian, serta kesan kualitas, bahwasannya kualitas produk berpengaruh terhadap minat konsumen dalam melakukan pembelian ulang. Berdasarkan hasil penelitian variabel kualitas produk menunjukkan terdapat pengaruh positif terhadap minat beli ulang sebesar 24,6%, artinya variabel kualitas produk memiliki hubungan yang sedang terhadap variabel minat beli ulang. Kualitas produk juga harus didukung dengan beberapa faktor agar dapat mempengaruhi minat beli ulang konsumen, yaitu perlu adanya pengembangan pada penampilan produk dan didukung dengan adanya inovasi pada produk. </w:t>
      </w:r>
    </w:p>
    <w:p w14:paraId="69A50EE5" w14:textId="51795BF4" w:rsidR="00FA5069" w:rsidRDefault="002C77ED" w:rsidP="00BB45A4">
      <w:pPr>
        <w:spacing w:after="0" w:line="240" w:lineRule="auto"/>
        <w:ind w:firstLine="720"/>
        <w:rPr>
          <w:szCs w:val="24"/>
          <w:lang w:val="en-US"/>
        </w:rPr>
      </w:pPr>
      <w:r>
        <w:rPr>
          <w:szCs w:val="24"/>
        </w:rPr>
        <w:t xml:space="preserve">Kemudian pada penelitian yang dilakukan oleh </w:t>
      </w:r>
      <w:r>
        <w:rPr>
          <w:szCs w:val="24"/>
        </w:rPr>
        <w:fldChar w:fldCharType="begin"/>
      </w:r>
      <w:r>
        <w:rPr>
          <w:szCs w:val="24"/>
        </w:rPr>
        <w:instrText xml:space="preserve">ADDIN CSL_CITATION {"citationItems":[{"id":"ITEM-1","itemData":{"abstract":"Penelitian ini bertujuan untuk mengetahui pengaruh brand image, harga, kualitas produk dan daya tarik promosi berpengaruh pada minat beli ulang konsumen batik Pekalongan. Teknik pengambilan sampel yang digunakan dalam penelitian ini adalah teknik purposive sampling yaitu teknik ini dipilih karena peneliti menggunakan pertimbangan sendiri dalam memilih anggota populasi yang dianggap dapat memberikan informasi sedangkan jumlah sampel sebanyak 97 responden. Teknik pengumpulan data menggunakan kuesioner. Hasil penelitian ini dikumpulkan melalui kuisoner yang diproses dan dianalisis dengan menggunakan analisis regresi linier berganda metode yang digunakan dalam penentuan sempel dalam penelitian ini adalah purposive sampling. Uji kualitas data yang digunakandalam penelitian ini adalah uji validitas Person Correlation, uji reliabilitas menggunakan Cronbach Alpha dan uji goodness of fit (uji f). Untuk uji asumsi klasiknya menggunakan uji normalitas, uji multikolonieritas dan uji heteroskedasitas. Untuk uji hipotesis dalam penelitian ini, peneliti menggunakan regresi linier berganda, uji t dan koefisien determinasi </w:instrText>
      </w:r>
      <w:r>
        <w:rPr>
          <w:rFonts w:ascii="Cambria Math" w:hAnsi="Cambria Math" w:cs="Cambria Math"/>
          <w:szCs w:val="24"/>
        </w:rPr>
        <w:instrText>〖</w:instrText>
      </w:r>
      <w:r>
        <w:rPr>
          <w:szCs w:val="24"/>
        </w:rPr>
        <w:instrText>(uji R</w:instrText>
      </w:r>
      <w:r>
        <w:rPr>
          <w:rFonts w:ascii="Cambria Math" w:hAnsi="Cambria Math" w:cs="Cambria Math"/>
          <w:szCs w:val="24"/>
        </w:rPr>
        <w:instrText>〗</w:instrText>
      </w:r>
      <w:r>
        <w:rPr>
          <w:szCs w:val="24"/>
        </w:rPr>
        <w:instrText>^2).Hasil data penelitian ini menunjukan bahwa brand image berpengaruh positif dan signifikan terhadap minat beli ulang konsumen batik Pekalongan, harga tidak berpengaruh dan tidak signifikan terhadap minat beli ulang konsumen batik Pekalongan, kualitas produk positif berpengaruh dan signifikan terhadap minat beli ulang konsumen batik Pekalongan, dan daya tarik promosi tidak berpengaruh dan tidak signifikan terhadap minat beli ulang konsumen pada batik Pekalongan.","author":[{"dropping-particle":"","family":"Hidayah, S. A., &amp; Apriliani","given":"R. A. E.","non-dropping-particle":"","parse-names":false,"suffix":""}],"container-title":"Journal of Economic, Business and Engineering","id":"ITEM-1","issue":"1","issued":{"date-parts":[["2019"]]},"page":"24-31","title":"Analisis Pengaruh Brand Image, Harga, Kualitas Produk, Dan Daya Tarik Promosi Terhadap Minat Beli Ulang Konsumen Batik Pekalongan (Studi Pada Pasar Grosir Setono Batik Pekalongan).","type":"article-journal","volume":"1"},"uris":["http://www.mendeley.com/documents/?uuid=a8df281d-30eb-4c50-81d7-2d04d4c4de5d","http://www.mendeley.com/documents/?uuid=0719d2a9-38a0-4fa8-ad8a-ec5f7a04dc9b"]}],"mendeley":{"formattedCitation":"(Hidayah, S. A., &amp; Apriliani, 2019)","plainTextFormattedCitation":"(Hidayah, S. A., &amp; Apriliani, 2019)","previouslyFormattedCitation":"(Hidayah, S. A., &amp; Apriliani, 2019)"},"properties":{"noteIndex":0},"schema":"https://github.com/citation-style-language/schema/raw/master/csl-citation.json"}</w:instrText>
      </w:r>
      <w:r>
        <w:rPr>
          <w:szCs w:val="24"/>
        </w:rPr>
        <w:fldChar w:fldCharType="separate"/>
      </w:r>
      <w:r>
        <w:rPr>
          <w:noProof/>
          <w:szCs w:val="24"/>
        </w:rPr>
        <w:t>(Hidayah, S. A., &amp; Apriliani, 2019)</w:t>
      </w:r>
      <w:r>
        <w:rPr>
          <w:szCs w:val="24"/>
        </w:rPr>
        <w:fldChar w:fldCharType="end"/>
      </w:r>
      <w:r>
        <w:rPr>
          <w:szCs w:val="24"/>
        </w:rPr>
        <w:t xml:space="preserve"> menjelaskan bahwa kualitas produk yang ditawarkan melalui dimensi sejenis penelitian sebelumnya dapat mempengaruhi minat beli ulang. Kualitas produk di</w:t>
      </w:r>
      <w:r>
        <w:rPr>
          <w:szCs w:val="24"/>
          <w:lang w:val="en-US"/>
        </w:rPr>
        <w:t>nyatakan</w:t>
      </w:r>
      <w:r>
        <w:rPr>
          <w:szCs w:val="24"/>
        </w:rPr>
        <w:t xml:space="preserve"> berkualitas </w:t>
      </w:r>
      <w:r>
        <w:rPr>
          <w:szCs w:val="24"/>
          <w:lang w:val="en-US"/>
        </w:rPr>
        <w:t>jika</w:t>
      </w:r>
      <w:r>
        <w:rPr>
          <w:szCs w:val="24"/>
        </w:rPr>
        <w:t xml:space="preserve"> kualitas yang diberikan perusahaan dapat memenuhi keinginan, kebutuhan dan harapan pelanggan tersebut. Apabila hal ini dapat dipenuhi maka pelanggan yang sebelumnya telah memiliki pengalaman akan kualitas yang diberikan oleh perusahaan akan terdorong untuk melakukan pembelian ulang pada perusahaan yang sama. </w:t>
      </w:r>
    </w:p>
    <w:p w14:paraId="355CFF3C" w14:textId="77777777" w:rsidR="006D41E4" w:rsidRDefault="006D41E4" w:rsidP="00BB45A4">
      <w:pPr>
        <w:spacing w:after="0" w:line="240" w:lineRule="auto"/>
        <w:rPr>
          <w:szCs w:val="24"/>
        </w:rPr>
      </w:pPr>
    </w:p>
    <w:p w14:paraId="7C3964C5" w14:textId="749C9069" w:rsidR="00FA5069" w:rsidRDefault="002C77ED" w:rsidP="00BB45A4">
      <w:pPr>
        <w:spacing w:after="0" w:line="240" w:lineRule="auto"/>
        <w:rPr>
          <w:szCs w:val="24"/>
        </w:rPr>
      </w:pPr>
      <w:r>
        <w:rPr>
          <w:b/>
          <w:bCs/>
          <w:szCs w:val="24"/>
        </w:rPr>
        <w:t>Kualitas Pelayanan Berpengaruh Terhadap Minat Beli Ulang</w:t>
      </w:r>
    </w:p>
    <w:p w14:paraId="7F4590E2" w14:textId="05249F24" w:rsidR="006D41E4" w:rsidRDefault="002C77ED" w:rsidP="00C325E2">
      <w:pPr>
        <w:spacing w:after="0" w:line="240" w:lineRule="auto"/>
        <w:ind w:firstLine="720"/>
        <w:rPr>
          <w:szCs w:val="24"/>
        </w:rPr>
      </w:pPr>
      <w:r>
        <w:rPr>
          <w:szCs w:val="24"/>
        </w:rPr>
        <w:t xml:space="preserve">Dalam penelitian yang dilakukan oleh </w:t>
      </w:r>
      <w:r>
        <w:rPr>
          <w:szCs w:val="24"/>
        </w:rPr>
        <w:fldChar w:fldCharType="begin"/>
      </w:r>
      <w:r>
        <w:rPr>
          <w:szCs w:val="24"/>
        </w:rPr>
        <w:instrText>ADDIN CSL_CITATION {"citationItems":[{"id":"ITEM-1","itemData":{"abstract":"This research aimed to (1) explaining the influence of Sales Promotion on Customer Satisfaction, (2) explaining the influence of Sales Promotion on Re-purchase Intention, (3) explaining the influence of Service Quality on Customer Satisfaction, (4) explaining the influence of Service Quality on Re-purchase Intention, (5) explaining the influence of Customer Satisfaction on Re-purchase Intention. The type of this research is explanatory research with quantitative approach. The variables of the research are Sales Promotion, Service Quality, Customer Satisfaction, and Re-purchase Intention. The criteria of population in this research are (1) GrabCar’s consumer with 18 years old as the minimum of age, (2) who have been in Malang City when the research was conducted, and (3) who have ever used GrabCar’s service in Malang City at least once. The sampling technique for this research was using purposive sampling and the data collection method by distributing questionnaire directly (offline) to 116 respondents according to population criteria. Data analysis used descriptive analysis and path analysis.","author":[{"dropping-particle":"","family":"Rosalina","given":"Febry","non-dropping-particle":"","parse-names":false,"suffix":""},{"dropping-particle":"","family":"Kusumawati","given":"Andriani","non-dropping-particle":"","parse-names":false,"suffix":""}],"container-title":"Jurnal Administrasi Bisnis (JAB)","id":"ITEM-1","issue":"1","issued":{"date-parts":[["2018"]]},"page":"139-148","title":"PENGARUH SALES PROMOTION DAN KUALITAS PELAYANAN TERHADAP KEPUASAN KONSUMEN SERTA DAMPAKNYA PADA MINAT PEMBELIAN ULANG (Survei pada Konsumen Jasa GrabCar di Kota Malang)","type":"article-journal","volume":"60"},"uris":["http://www.mendeley.com/documents/?uuid=805869d0-de24-4be9-901d-c64473a4f121","http://www.mendeley.com/documents/?uuid=2b478041-b34e-4028-bee7-8d9ec627cd8a"]}],"mendeley":{"formattedCitation":"(Rosalina &amp; Kusumawati, 2018)","plainTextFormattedCitation":"(Rosalina &amp; Kusumawati, 2018)","previouslyFormattedCitation":"(Rosalina &amp; Kusumawati, 2018)"},"properties":{"noteIndex":0},"schema":"https://github.com/citation-style-language/schema/raw/master/csl-citation.json"}</w:instrText>
      </w:r>
      <w:r>
        <w:rPr>
          <w:szCs w:val="24"/>
        </w:rPr>
        <w:fldChar w:fldCharType="separate"/>
      </w:r>
      <w:r>
        <w:rPr>
          <w:noProof/>
          <w:szCs w:val="24"/>
        </w:rPr>
        <w:t>(Rosalina &amp; Kusumawati, 2018)</w:t>
      </w:r>
      <w:r>
        <w:rPr>
          <w:szCs w:val="24"/>
        </w:rPr>
        <w:fldChar w:fldCharType="end"/>
      </w:r>
      <w:r>
        <w:rPr>
          <w:szCs w:val="24"/>
        </w:rPr>
        <w:t xml:space="preserve"> terdapat pengaruh yang ditimbulkan oleh kualitas pelayanan yang baik terhadap minat pembelian ulang konsumen. Kemudian pengaruh langsung variabel kualitas pelayanan terhadap minat </w:t>
      </w:r>
      <w:r>
        <w:rPr>
          <w:szCs w:val="24"/>
        </w:rPr>
        <w:lastRenderedPageBreak/>
        <w:t xml:space="preserve">beli ulang sebesar 0,350. Sehingga dapat disimpulkan bahwa pada penelitian ini, variabel kualitas pelayanan memiliki peran yang sangat penting dalam mempengaruhi variabel minat beli ulang. Kualitas pelayanan berpengaruh secara signifikan terhadap minat pembelian ualng, hal </w:t>
      </w:r>
      <w:r>
        <w:rPr>
          <w:szCs w:val="24"/>
          <w:lang w:val="en-US"/>
        </w:rPr>
        <w:t>tersebut menunjukan</w:t>
      </w:r>
      <w:r>
        <w:rPr>
          <w:szCs w:val="24"/>
        </w:rPr>
        <w:t xml:space="preserve"> jika kualitas pelayanan sesuai b</w:t>
      </w:r>
      <w:r w:rsidR="00C325E2">
        <w:rPr>
          <w:szCs w:val="24"/>
        </w:rPr>
        <w:t xml:space="preserve">ahkan melebihi dengan harapan </w:t>
      </w:r>
      <w:r>
        <w:rPr>
          <w:szCs w:val="24"/>
        </w:rPr>
        <w:t>konsume</w:t>
      </w:r>
      <w:r w:rsidR="00C325E2">
        <w:rPr>
          <w:szCs w:val="24"/>
        </w:rPr>
        <w:t xml:space="preserve">n, maka konsumen akan melakukan pembelian ulang </w:t>
      </w:r>
      <w:r>
        <w:rPr>
          <w:szCs w:val="24"/>
        </w:rPr>
        <w:t>berdasarkan pengalaman yang baik pada pembelian sebelumnya. Bahkan konsumen akan berusaha tetap loyal dan menyebarkan informasi positif tentang pelayanan tersebut.</w:t>
      </w:r>
    </w:p>
    <w:p w14:paraId="49F6D213" w14:textId="4BB87AA3" w:rsidR="00FA5069" w:rsidRDefault="002C77ED" w:rsidP="00BB45A4">
      <w:pPr>
        <w:spacing w:after="0" w:line="240" w:lineRule="auto"/>
        <w:ind w:firstLine="720"/>
        <w:rPr>
          <w:szCs w:val="24"/>
        </w:rPr>
      </w:pPr>
      <w:r>
        <w:rPr>
          <w:szCs w:val="24"/>
        </w:rPr>
        <w:t xml:space="preserve">Hal tersebut berjalan searah dengan hasil penelitian yang dilakukan oleh </w:t>
      </w:r>
      <w:r>
        <w:rPr>
          <w:szCs w:val="24"/>
        </w:rPr>
        <w:fldChar w:fldCharType="begin"/>
      </w:r>
      <w:r>
        <w:rPr>
          <w:szCs w:val="24"/>
        </w:rPr>
        <w:instrText>ADDIN CSL_CITATION {"citationItems":[{"id":"ITEM-1","itemData":{"author":[{"dropping-particle":"","family":"Ariska","given":"Novi","non-dropping-particle":"","parse-names":false,"suffix":""},{"dropping-particle":"","family":"Wijaksana","given":"Tri Indra","non-dropping-particle":"","parse-names":false,"suffix":""},{"dropping-particle":"","family":"Sos","given":"S","non-dropping-particle":"","parse-names":false,"suffix":""},{"dropping-particle":"","family":"Si","given":"M","non-dropping-particle":"","parse-names":false,"suffix":""},{"dropping-particle":"","family":"Prodi","given":"S","non-dropping-particle":"","parse-names":false,"suffix":""},{"dropping-particle":"","family":"Bisnis","given":"Administrasi","non-dropping-particle":"","parse-names":false,"suffix":""},{"dropping-particle":"","family":"Komunikasi","given":"Fakultas","non-dropping-particle":"","parse-names":false,"suffix":""},{"dropping-particle":"","family":"Telkom","given":"Universitas","non-dropping-particle":"","parse-names":false,"suffix":""}],"id":"ITEM-1","issue":"3","issued":{"date-parts":[["2017"]]},"page":"2909-2915","title":"PENGARUH KUALITAS PELAYANAN DAN PROMOSI PENJUALAN TERHADAP MINAT BELI ULANG ( Studi Pada Konsumen Bakso Boedjangan Cabang Burangrang Bandung ) THE INFLUENCE OF SERVICE QUALITY AND SALES PROMOTION TO REPURCHASE INTENTIONS ( Study on Consumer Bakso Boedjang","type":"article-journal","volume":"4"},"uris":["http://www.mendeley.com/documents/?uuid=6c25434a-ae4f-4865-aebe-cfd0b580e123","http://www.mendeley.com/documents/?uuid=b39fe4e0-0129-48e6-a9d7-704f40cb190f"]}],"mendeley":{"formattedCitation":"(Ariska et al., 2017)","plainTextFormattedCitation":"(Ariska et al., 2017)","previouslyFormattedCitation":"(Ariska et al., 2017)"},"properties":{"noteIndex":0},"schema":"https://github.com/citation-style-language/schema/raw/master/csl-citation.json"}</w:instrText>
      </w:r>
      <w:r>
        <w:rPr>
          <w:szCs w:val="24"/>
        </w:rPr>
        <w:fldChar w:fldCharType="separate"/>
      </w:r>
      <w:r>
        <w:rPr>
          <w:noProof/>
          <w:szCs w:val="24"/>
        </w:rPr>
        <w:t>(Ariska et al., 2017)</w:t>
      </w:r>
      <w:r>
        <w:rPr>
          <w:szCs w:val="24"/>
        </w:rPr>
        <w:fldChar w:fldCharType="end"/>
      </w:r>
      <w:r>
        <w:rPr>
          <w:szCs w:val="24"/>
        </w:rPr>
        <w:t xml:space="preserve"> yang meny</w:t>
      </w:r>
      <w:r>
        <w:rPr>
          <w:szCs w:val="24"/>
          <w:lang w:val="en-US"/>
        </w:rPr>
        <w:t>ebutkan</w:t>
      </w:r>
      <w:r>
        <w:rPr>
          <w:szCs w:val="24"/>
        </w:rPr>
        <w:t xml:space="preserve"> bahwa</w:t>
      </w:r>
      <w:r>
        <w:rPr>
          <w:szCs w:val="24"/>
          <w:lang w:val="en-US"/>
        </w:rPr>
        <w:t>sannya</w:t>
      </w:r>
      <w:r>
        <w:rPr>
          <w:szCs w:val="24"/>
        </w:rPr>
        <w:t xml:space="preserve"> kualitas pelayanan berpengaruh secara positif terhadap minat pembelian ulang sebesar 4,5%. Kualitas pelayanan yang baik maka akan berpengaruh terhadap minat beli ulang, minat beli ulang terjadi karena adanya kepuasan atas kualitas pelayanan yang diberikan. Service Quality (ServQual) </w:t>
      </w:r>
      <w:r>
        <w:rPr>
          <w:szCs w:val="24"/>
          <w:lang w:val="en-US"/>
        </w:rPr>
        <w:t>terlihat</w:t>
      </w:r>
      <w:r>
        <w:rPr>
          <w:szCs w:val="24"/>
        </w:rPr>
        <w:t xml:space="preserve"> </w:t>
      </w:r>
      <w:r>
        <w:rPr>
          <w:szCs w:val="24"/>
          <w:lang w:val="en-US"/>
        </w:rPr>
        <w:t>melalui</w:t>
      </w:r>
      <w:r>
        <w:rPr>
          <w:szCs w:val="24"/>
        </w:rPr>
        <w:t xml:space="preserve"> perbandingan dua faktor utama yaitu persepsi pelanggan atas layanan yang mereka terima (perceived service) </w:t>
      </w:r>
      <w:r>
        <w:rPr>
          <w:szCs w:val="24"/>
          <w:lang w:val="en-US"/>
        </w:rPr>
        <w:t>dan</w:t>
      </w:r>
      <w:r>
        <w:rPr>
          <w:szCs w:val="24"/>
        </w:rPr>
        <w:t xml:space="preserve"> layanan  </w:t>
      </w:r>
      <w:r>
        <w:rPr>
          <w:szCs w:val="24"/>
          <w:lang w:val="en-US"/>
        </w:rPr>
        <w:t>yang diharapkan</w:t>
      </w:r>
      <w:r>
        <w:rPr>
          <w:szCs w:val="24"/>
        </w:rPr>
        <w:t xml:space="preserve">  (expected  service).  Apabila pelayanan yang diterima sesuai dengan apa yang diharapkan maka pelayanan tersebut dikatakan memuaskan sehingga konsumen akan membeli kembali di masa yang akan datang.</w:t>
      </w:r>
    </w:p>
    <w:p w14:paraId="1276C25F" w14:textId="77777777" w:rsidR="006D41E4" w:rsidRDefault="006D41E4" w:rsidP="00BB45A4">
      <w:pPr>
        <w:spacing w:after="0" w:line="240" w:lineRule="auto"/>
        <w:rPr>
          <w:szCs w:val="24"/>
        </w:rPr>
      </w:pPr>
    </w:p>
    <w:p w14:paraId="1CE61159" w14:textId="1D459BCD" w:rsidR="00FA5069" w:rsidRDefault="002C77ED" w:rsidP="00BB45A4">
      <w:pPr>
        <w:spacing w:after="0" w:line="240" w:lineRule="auto"/>
        <w:rPr>
          <w:szCs w:val="24"/>
        </w:rPr>
      </w:pPr>
      <w:r>
        <w:rPr>
          <w:b/>
          <w:bCs/>
          <w:szCs w:val="24"/>
        </w:rPr>
        <w:t xml:space="preserve">Kualitas Produk Berpengaruh Terhadap </w:t>
      </w:r>
      <w:r>
        <w:rPr>
          <w:b/>
          <w:bCs/>
          <w:i/>
          <w:iCs/>
          <w:szCs w:val="24"/>
        </w:rPr>
        <w:t>Word of Mouth</w:t>
      </w:r>
    </w:p>
    <w:p w14:paraId="5C9AAFD7" w14:textId="542710CD" w:rsidR="006D41E4" w:rsidRDefault="002C77ED" w:rsidP="00C325E2">
      <w:pPr>
        <w:spacing w:after="0" w:line="240" w:lineRule="auto"/>
        <w:rPr>
          <w:szCs w:val="24"/>
        </w:rPr>
      </w:pPr>
      <w:r>
        <w:rPr>
          <w:szCs w:val="24"/>
        </w:rPr>
        <w:tab/>
      </w:r>
      <w:r>
        <w:rPr>
          <w:szCs w:val="24"/>
        </w:rPr>
        <w:fldChar w:fldCharType="begin"/>
      </w:r>
      <w:r>
        <w:rPr>
          <w:szCs w:val="24"/>
        </w:rPr>
        <w:instrText>ADDIN CSL_CITATION {"citationItems":[{"id":"ITEM-1","itemData":{"ISSN":"2548-561X","abstract":"This research using three independent variables that are customer satisfaction, product quality and experiential marketing while variable dependent is word of mouth. The purpose of this research is to analyze the influence of customer satisfaction, product quality, and experiential marketing to word of mouth in Sabilul HAQ printing. Research sampling is all the customer Sabilul HAQ printing. Based on that there are 88 respondents. Sampling technique using boring sampling. Data analysis method using quantitative analysis that are reliability test and validity test, classic assumption test, T test, F test, determination coefficient , and multiple linear regression analysis. The result show that customer satisfaction, product quality, experiential marketing variables has positive influence to word of mouth","author":[{"dropping-particle":"","family":"Mismiwati","given":"","non-dropping-particle":"","parse-names":false,"suffix":""}],"container-title":"I-Economics: A Research Journal on Islamic Economics","id":"ITEM-1","issue":"1","issued":{"date-parts":[["2016"]]},"page":"19-30","title":"Pengaruh Kepuasan Pelanggan, Kualitas Produk, Dan Experiential Marketing Terhadap Word of Mouth Pada Percetakan Sabilul Haq","type":"article-journal","volume":"2"},"uris":["http://www.mendeley.com/documents/?uuid=ba084443-779c-48e2-b0ee-d8589d5c7d24","http://www.mendeley.com/documents/?uuid=222faa0d-e774-49b0-a9ca-d29e5a198e00"]}],"mendeley":{"formattedCitation":"(Mismiwati, 2016)","plainTextFormattedCitation":"(Mismiwati, 2016)","previouslyFormattedCitation":"(Mismiwati, 2016)"},"properties":{"noteIndex":0},"schema":"https://github.com/citation-style-language/schema/raw/master/csl-citation.json"}</w:instrText>
      </w:r>
      <w:r>
        <w:rPr>
          <w:szCs w:val="24"/>
        </w:rPr>
        <w:fldChar w:fldCharType="separate"/>
      </w:r>
      <w:r>
        <w:rPr>
          <w:noProof/>
          <w:szCs w:val="24"/>
        </w:rPr>
        <w:t>(Mismiwati, 2016)</w:t>
      </w:r>
      <w:r>
        <w:rPr>
          <w:szCs w:val="24"/>
        </w:rPr>
        <w:fldChar w:fldCharType="end"/>
      </w:r>
      <w:r>
        <w:rPr>
          <w:szCs w:val="24"/>
        </w:rPr>
        <w:t xml:space="preserve"> dalam penelitiannya menunjukan bahwa kualitas produk berpengaruh terhadap terbentuknya </w:t>
      </w:r>
      <w:r>
        <w:rPr>
          <w:i/>
          <w:szCs w:val="24"/>
        </w:rPr>
        <w:t>word of mouth</w:t>
      </w:r>
      <w:r>
        <w:rPr>
          <w:szCs w:val="24"/>
        </w:rPr>
        <w:t xml:space="preserve"> melalui dimensi kinerja, daya tahan, keistimewaan tambahan, realibilitas, dan estetika. Kualitas </w:t>
      </w:r>
      <w:r>
        <w:rPr>
          <w:szCs w:val="24"/>
          <w:lang w:val="en-US"/>
        </w:rPr>
        <w:t>melalui</w:t>
      </w:r>
      <w:r>
        <w:rPr>
          <w:szCs w:val="24"/>
        </w:rPr>
        <w:t xml:space="preserve"> </w:t>
      </w:r>
      <w:r>
        <w:rPr>
          <w:szCs w:val="24"/>
          <w:lang w:val="en-US"/>
        </w:rPr>
        <w:t>persepsi</w:t>
      </w:r>
      <w:r>
        <w:rPr>
          <w:szCs w:val="24"/>
        </w:rPr>
        <w:t xml:space="preserve"> konsumen </w:t>
      </w:r>
      <w:r>
        <w:rPr>
          <w:szCs w:val="24"/>
          <w:lang w:val="en-US"/>
        </w:rPr>
        <w:t>merupakan hal yang memiliki</w:t>
      </w:r>
      <w:r>
        <w:rPr>
          <w:szCs w:val="24"/>
        </w:rPr>
        <w:t xml:space="preserve"> ruang lingkup tersendiri </w:t>
      </w:r>
      <w:r>
        <w:rPr>
          <w:szCs w:val="24"/>
          <w:lang w:val="en-US"/>
        </w:rPr>
        <w:t>dan</w:t>
      </w:r>
      <w:r>
        <w:rPr>
          <w:szCs w:val="24"/>
        </w:rPr>
        <w:t xml:space="preserve"> berbeda dengan kualitas </w:t>
      </w:r>
      <w:r>
        <w:rPr>
          <w:szCs w:val="24"/>
          <w:lang w:val="en-US"/>
        </w:rPr>
        <w:t>dalam</w:t>
      </w:r>
      <w:r>
        <w:rPr>
          <w:szCs w:val="24"/>
        </w:rPr>
        <w:t xml:space="preserve"> pandangan produsen </w:t>
      </w:r>
      <w:r>
        <w:rPr>
          <w:szCs w:val="24"/>
          <w:lang w:val="en-US"/>
        </w:rPr>
        <w:t>ketika</w:t>
      </w:r>
      <w:r>
        <w:rPr>
          <w:szCs w:val="24"/>
        </w:rPr>
        <w:t xml:space="preserve"> me</w:t>
      </w:r>
      <w:r>
        <w:rPr>
          <w:szCs w:val="24"/>
          <w:lang w:val="en-US"/>
        </w:rPr>
        <w:t>mproduksi</w:t>
      </w:r>
      <w:r>
        <w:rPr>
          <w:szCs w:val="24"/>
        </w:rPr>
        <w:t xml:space="preserve"> suatu produk. Konsumen akan merasa  puas  </w:t>
      </w:r>
      <w:r>
        <w:rPr>
          <w:szCs w:val="24"/>
          <w:lang w:val="en-US"/>
        </w:rPr>
        <w:t>jika</w:t>
      </w:r>
      <w:r>
        <w:rPr>
          <w:szCs w:val="24"/>
        </w:rPr>
        <w:t xml:space="preserve">  hasil  evaluasi  m</w:t>
      </w:r>
      <w:r>
        <w:rPr>
          <w:szCs w:val="24"/>
          <w:lang w:val="en-US"/>
        </w:rPr>
        <w:t>ereka menyatakan</w:t>
      </w:r>
      <w:r>
        <w:rPr>
          <w:szCs w:val="24"/>
        </w:rPr>
        <w:t xml:space="preserve"> bahwa produk yang mereka gunakan berkualitas.</w:t>
      </w:r>
      <w:r>
        <w:t xml:space="preserve"> </w:t>
      </w:r>
      <w:r>
        <w:rPr>
          <w:szCs w:val="24"/>
        </w:rPr>
        <w:t>Hasil penelitian menunjukan bah</w:t>
      </w:r>
      <w:r w:rsidR="00C325E2">
        <w:rPr>
          <w:szCs w:val="24"/>
        </w:rPr>
        <w:t xml:space="preserve">wa kualitas produk berpengaruh </w:t>
      </w:r>
      <w:r>
        <w:rPr>
          <w:szCs w:val="24"/>
        </w:rPr>
        <w:t xml:space="preserve">positif dan signifikan terhadap </w:t>
      </w:r>
      <w:r>
        <w:rPr>
          <w:i/>
          <w:szCs w:val="24"/>
        </w:rPr>
        <w:t>word  of mouth</w:t>
      </w:r>
      <w:r>
        <w:rPr>
          <w:szCs w:val="24"/>
        </w:rPr>
        <w:t xml:space="preserve">, berarti semakin tinggi </w:t>
      </w:r>
      <w:r w:rsidR="00C325E2">
        <w:rPr>
          <w:szCs w:val="24"/>
        </w:rPr>
        <w:t xml:space="preserve">kualitas produk </w:t>
      </w:r>
      <w:r>
        <w:rPr>
          <w:szCs w:val="24"/>
        </w:rPr>
        <w:t xml:space="preserve">maka semakin tinggi pelanggan merekomendasikan produk kepada orang lain. </w:t>
      </w:r>
    </w:p>
    <w:p w14:paraId="0F6603FD" w14:textId="710B6125" w:rsidR="00FA5069" w:rsidRDefault="002C77ED" w:rsidP="00BB45A4">
      <w:pPr>
        <w:spacing w:after="0" w:line="240" w:lineRule="auto"/>
        <w:ind w:firstLine="720"/>
        <w:rPr>
          <w:szCs w:val="24"/>
        </w:rPr>
      </w:pPr>
      <w:r>
        <w:rPr>
          <w:szCs w:val="24"/>
        </w:rPr>
        <w:t xml:space="preserve">Kemudian hal tersebut sejalan dengan penelitian yang dilakukan oleh </w:t>
      </w:r>
      <w:r>
        <w:rPr>
          <w:szCs w:val="24"/>
        </w:rPr>
        <w:fldChar w:fldCharType="begin"/>
      </w:r>
      <w:r>
        <w:rPr>
          <w:szCs w:val="24"/>
        </w:rPr>
        <w:instrText>ADDIN CSL_CITATION {"citationItems":[{"id":"ITEM-1","itemData":{"author":[{"dropping-particle":"","family":"Putri","given":"Yolanda","non-dropping-particle":"","parse-names":false,"suffix":""}],"id":"ITEM-1","issued":{"date-parts":[["2014"]]},"page":"1-14","title":"Yolanda Tiara Putri, 2014 PENGARUH HARGA DAN KUALITAS PRODUK TERHADAP WORD OF MOUTH KONSUMEN KUE BALOK KANG DIDINDI KOTA BANDUNG Universitas Pendidikan Indonesia | repository.upi.edu | perpustakaan.upi.edu","type":"article-journal"},"uris":["http://www.mendeley.com/documents/?uuid=36d15214-7134-4343-8367-babdf1882dc0","http://www.mendeley.com/documents/?uuid=57169075-b605-4a38-bf4f-79b6f10b5755"]}],"mendeley":{"formattedCitation":"(Y. Putri, 2014)","plainTextFormattedCitation":"(Y. Putri, 2014)","previouslyFormattedCitation":"(Y. Putri, 2014)"},"properties":{"noteIndex":0},"schema":"https://github.com/citation-style-language/schema/raw/master/csl-citation.json"}</w:instrText>
      </w:r>
      <w:r>
        <w:rPr>
          <w:szCs w:val="24"/>
        </w:rPr>
        <w:fldChar w:fldCharType="separate"/>
      </w:r>
      <w:r>
        <w:rPr>
          <w:noProof/>
          <w:szCs w:val="24"/>
        </w:rPr>
        <w:t>(Y. Putri, 2014)</w:t>
      </w:r>
      <w:r>
        <w:rPr>
          <w:szCs w:val="24"/>
        </w:rPr>
        <w:fldChar w:fldCharType="end"/>
      </w:r>
      <w:r>
        <w:rPr>
          <w:szCs w:val="24"/>
        </w:rPr>
        <w:t xml:space="preserve"> bahwasannya kualitas produk berpengaruh terhadap </w:t>
      </w:r>
      <w:r>
        <w:rPr>
          <w:i/>
          <w:szCs w:val="24"/>
        </w:rPr>
        <w:t>word of mouth</w:t>
      </w:r>
      <w:r>
        <w:rPr>
          <w:szCs w:val="24"/>
        </w:rPr>
        <w:t xml:space="preserve">. Hasil uji hipotesis menunjukan bahwa kualitas produk berpengaruh terhadap </w:t>
      </w:r>
      <w:r>
        <w:rPr>
          <w:i/>
          <w:szCs w:val="24"/>
        </w:rPr>
        <w:t>word of mouth</w:t>
      </w:r>
      <w:r>
        <w:rPr>
          <w:szCs w:val="24"/>
        </w:rPr>
        <w:t xml:space="preserve"> sebesar 9,029. Maka dari itu bisa dilakaukan kepada konsumen untuk menambah setiap item produk dan menambah daya tarik produk dari segi penampilan yang bagus serta tampilan yang menarik.</w:t>
      </w:r>
    </w:p>
    <w:p w14:paraId="6CEE5FB9" w14:textId="77777777" w:rsidR="006D41E4" w:rsidRDefault="006D41E4" w:rsidP="00BB45A4">
      <w:pPr>
        <w:spacing w:after="0" w:line="240" w:lineRule="auto"/>
        <w:rPr>
          <w:szCs w:val="24"/>
        </w:rPr>
      </w:pPr>
    </w:p>
    <w:p w14:paraId="57B3C312" w14:textId="4E960944" w:rsidR="00FA5069" w:rsidRDefault="002C77ED" w:rsidP="00BB45A4">
      <w:pPr>
        <w:spacing w:after="0" w:line="240" w:lineRule="auto"/>
        <w:rPr>
          <w:bCs/>
          <w:szCs w:val="24"/>
        </w:rPr>
      </w:pPr>
      <w:r>
        <w:rPr>
          <w:b/>
          <w:szCs w:val="24"/>
        </w:rPr>
        <w:t xml:space="preserve">Kualitas Pelayanan Berpengaruh Terhadap </w:t>
      </w:r>
      <w:r>
        <w:rPr>
          <w:b/>
          <w:i/>
          <w:iCs/>
          <w:szCs w:val="24"/>
        </w:rPr>
        <w:t>Word of Mouth</w:t>
      </w:r>
    </w:p>
    <w:p w14:paraId="68C8F88B" w14:textId="5EC34C5B" w:rsidR="006D41E4" w:rsidRPr="00C325E2" w:rsidRDefault="002C77ED" w:rsidP="00C325E2">
      <w:pPr>
        <w:spacing w:after="0" w:line="240" w:lineRule="auto"/>
        <w:ind w:firstLine="720"/>
        <w:rPr>
          <w:bCs/>
          <w:szCs w:val="24"/>
        </w:rPr>
      </w:pPr>
      <w:r>
        <w:rPr>
          <w:bCs/>
          <w:szCs w:val="24"/>
        </w:rPr>
        <w:t xml:space="preserve">Pada penelitian yang dilakukan oleh (Saputra, H., &amp; Anwar, S, 2017) mereka menyatakan bahwa kualitas pelayanan berpengaruh terhadap </w:t>
      </w:r>
      <w:r>
        <w:rPr>
          <w:bCs/>
          <w:i/>
          <w:szCs w:val="24"/>
        </w:rPr>
        <w:t>word of mouth</w:t>
      </w:r>
      <w:r>
        <w:rPr>
          <w:bCs/>
          <w:szCs w:val="24"/>
        </w:rPr>
        <w:t xml:space="preserve"> secara positif dengan nilai koefisien sebesar 0,296 dan signifikannya 0,000</w:t>
      </w:r>
      <w:r>
        <w:rPr>
          <w:b/>
          <w:bCs/>
          <w:szCs w:val="24"/>
        </w:rPr>
        <w:t xml:space="preserve">. </w:t>
      </w:r>
      <w:r>
        <w:rPr>
          <w:bCs/>
          <w:szCs w:val="24"/>
        </w:rPr>
        <w:t>Berdasarkan hasil analisis data yang diperoleh peneliti, dapat disimpulkan bahwa kualitas pelayanan, berpengaruh signifikan terhadap minat mer</w:t>
      </w:r>
      <w:r>
        <w:rPr>
          <w:bCs/>
          <w:szCs w:val="24"/>
          <w:lang w:val="en-US"/>
        </w:rPr>
        <w:t>ekomendasikan</w:t>
      </w:r>
      <w:r>
        <w:rPr>
          <w:bCs/>
          <w:szCs w:val="24"/>
        </w:rPr>
        <w:t xml:space="preserve"> </w:t>
      </w:r>
      <w:r>
        <w:rPr>
          <w:bCs/>
          <w:i/>
          <w:szCs w:val="24"/>
        </w:rPr>
        <w:t>(word of mouth)</w:t>
      </w:r>
      <w:r>
        <w:rPr>
          <w:bCs/>
          <w:szCs w:val="24"/>
        </w:rPr>
        <w:t xml:space="preserve"> positif, maka dengan demikian</w:t>
      </w:r>
      <w:r>
        <w:rPr>
          <w:bCs/>
          <w:szCs w:val="24"/>
          <w:lang w:val="en-US"/>
        </w:rPr>
        <w:t xml:space="preserve"> kualitas pelayanan harus ditingkatkan guna memenuhi harapan dan memberikan kepuasan kepada pasien agar minat merekomendasikan kepada konsumen lain meningkat.</w:t>
      </w:r>
      <w:r>
        <w:rPr>
          <w:bCs/>
          <w:szCs w:val="24"/>
        </w:rPr>
        <w:t xml:space="preserve"> </w:t>
      </w:r>
    </w:p>
    <w:p w14:paraId="50E0582C" w14:textId="0FDB3D3D" w:rsidR="00FA5069" w:rsidRDefault="002C77ED" w:rsidP="00BB45A4">
      <w:pPr>
        <w:spacing w:after="0" w:line="240" w:lineRule="auto"/>
        <w:ind w:firstLine="720"/>
        <w:rPr>
          <w:bCs/>
          <w:szCs w:val="24"/>
        </w:rPr>
      </w:pPr>
      <w:r>
        <w:rPr>
          <w:bCs/>
          <w:i/>
          <w:szCs w:val="24"/>
        </w:rPr>
        <w:t>Word of mouth</w:t>
      </w:r>
      <w:r>
        <w:rPr>
          <w:bCs/>
          <w:szCs w:val="24"/>
        </w:rPr>
        <w:t xml:space="preserve"> </w:t>
      </w:r>
      <w:r>
        <w:rPr>
          <w:bCs/>
          <w:szCs w:val="24"/>
          <w:lang w:val="en-US"/>
        </w:rPr>
        <w:t>sangat efektif dan layak dipilih dalam melakukan promosi,</w:t>
      </w:r>
      <w:r>
        <w:rPr>
          <w:bCs/>
          <w:szCs w:val="24"/>
        </w:rPr>
        <w:t xml:space="preserve"> selain </w:t>
      </w:r>
      <w:r>
        <w:rPr>
          <w:bCs/>
          <w:szCs w:val="24"/>
          <w:lang w:val="en-US"/>
        </w:rPr>
        <w:t>adanya efisiensi biaya</w:t>
      </w:r>
      <w:r>
        <w:rPr>
          <w:bCs/>
          <w:szCs w:val="24"/>
        </w:rPr>
        <w:t>, pengaruh yang</w:t>
      </w:r>
      <w:r>
        <w:rPr>
          <w:bCs/>
          <w:szCs w:val="24"/>
          <w:lang w:val="en-US"/>
        </w:rPr>
        <w:t xml:space="preserve"> dihasilkan</w:t>
      </w:r>
      <w:r>
        <w:rPr>
          <w:bCs/>
          <w:szCs w:val="24"/>
        </w:rPr>
        <w:t xml:space="preserve"> lebih besar daripada informasi tertulis. </w:t>
      </w:r>
      <w:r>
        <w:rPr>
          <w:bCs/>
          <w:szCs w:val="24"/>
          <w:lang w:val="en-US"/>
        </w:rPr>
        <w:t xml:space="preserve">Informasi yang didapatkan melalui proses </w:t>
      </w:r>
      <w:r>
        <w:rPr>
          <w:bCs/>
          <w:i/>
          <w:iCs/>
          <w:szCs w:val="24"/>
          <w:lang w:val="en-US"/>
        </w:rPr>
        <w:t xml:space="preserve">word of mouth </w:t>
      </w:r>
      <w:r>
        <w:rPr>
          <w:bCs/>
          <w:szCs w:val="24"/>
          <w:lang w:val="en-US"/>
        </w:rPr>
        <w:t xml:space="preserve">dinilai lebih jelas. </w:t>
      </w:r>
      <w:r>
        <w:rPr>
          <w:bCs/>
          <w:szCs w:val="24"/>
        </w:rPr>
        <w:t xml:space="preserve">Kejelasan </w:t>
      </w:r>
      <w:r>
        <w:rPr>
          <w:bCs/>
          <w:szCs w:val="24"/>
          <w:lang w:val="en-US"/>
        </w:rPr>
        <w:t>tersebut</w:t>
      </w:r>
      <w:r>
        <w:rPr>
          <w:bCs/>
          <w:szCs w:val="24"/>
        </w:rPr>
        <w:t xml:space="preserve"> mengacu kepada: </w:t>
      </w:r>
      <w:r>
        <w:rPr>
          <w:bCs/>
          <w:szCs w:val="24"/>
          <w:lang w:val="en-US"/>
        </w:rPr>
        <w:t xml:space="preserve">rasa </w:t>
      </w:r>
      <w:r>
        <w:rPr>
          <w:bCs/>
          <w:szCs w:val="24"/>
        </w:rPr>
        <w:t xml:space="preserve">emosional, informasi, </w:t>
      </w:r>
      <w:r>
        <w:rPr>
          <w:bCs/>
          <w:szCs w:val="24"/>
          <w:lang w:val="en-US"/>
        </w:rPr>
        <w:t>serta</w:t>
      </w:r>
      <w:r>
        <w:rPr>
          <w:bCs/>
          <w:szCs w:val="24"/>
        </w:rPr>
        <w:t xml:space="preserve"> sumber yang sangat dekat. </w:t>
      </w:r>
      <w:r>
        <w:rPr>
          <w:bCs/>
          <w:i/>
          <w:szCs w:val="24"/>
        </w:rPr>
        <w:t>Word of mouth</w:t>
      </w:r>
      <w:r>
        <w:rPr>
          <w:bCs/>
          <w:szCs w:val="24"/>
        </w:rPr>
        <w:t xml:space="preserve"> ter</w:t>
      </w:r>
      <w:r>
        <w:rPr>
          <w:bCs/>
          <w:szCs w:val="24"/>
          <w:lang w:val="en-US"/>
        </w:rPr>
        <w:t>jadi</w:t>
      </w:r>
      <w:r>
        <w:rPr>
          <w:bCs/>
          <w:szCs w:val="24"/>
        </w:rPr>
        <w:t xml:space="preserve"> </w:t>
      </w:r>
      <w:r>
        <w:rPr>
          <w:bCs/>
          <w:szCs w:val="24"/>
          <w:lang w:val="en-US"/>
        </w:rPr>
        <w:t>melalui</w:t>
      </w:r>
      <w:r>
        <w:rPr>
          <w:bCs/>
          <w:szCs w:val="24"/>
        </w:rPr>
        <w:t xml:space="preserve"> dorongan dari seseorang akan hal yang</w:t>
      </w:r>
      <w:r>
        <w:rPr>
          <w:bCs/>
          <w:szCs w:val="24"/>
          <w:lang w:val="en-US"/>
        </w:rPr>
        <w:t xml:space="preserve"> telah mereka alami terhadap suatu jasa</w:t>
      </w:r>
      <w:r>
        <w:rPr>
          <w:bCs/>
          <w:szCs w:val="24"/>
        </w:rPr>
        <w:t>. Kualitas pelayanan yang positif akan berda</w:t>
      </w:r>
      <w:r>
        <w:rPr>
          <w:bCs/>
          <w:szCs w:val="24"/>
          <w:lang w:val="en-US"/>
        </w:rPr>
        <w:t>m</w:t>
      </w:r>
      <w:r>
        <w:rPr>
          <w:bCs/>
          <w:szCs w:val="24"/>
        </w:rPr>
        <w:t xml:space="preserve">pak </w:t>
      </w:r>
      <w:r>
        <w:rPr>
          <w:bCs/>
          <w:szCs w:val="24"/>
          <w:lang w:val="en-US"/>
        </w:rPr>
        <w:t xml:space="preserve">kepada </w:t>
      </w:r>
      <w:r>
        <w:rPr>
          <w:bCs/>
          <w:szCs w:val="24"/>
        </w:rPr>
        <w:t xml:space="preserve">terciptanya </w:t>
      </w:r>
      <w:r>
        <w:rPr>
          <w:bCs/>
          <w:i/>
          <w:szCs w:val="24"/>
        </w:rPr>
        <w:t>word of mouth</w:t>
      </w:r>
      <w:r>
        <w:rPr>
          <w:bCs/>
          <w:szCs w:val="24"/>
        </w:rPr>
        <w:t xml:space="preserve"> positif.</w:t>
      </w:r>
    </w:p>
    <w:p w14:paraId="44484229" w14:textId="77777777" w:rsidR="006D41E4" w:rsidRDefault="006D41E4" w:rsidP="00BB45A4">
      <w:pPr>
        <w:spacing w:after="0" w:line="240" w:lineRule="auto"/>
        <w:rPr>
          <w:szCs w:val="24"/>
        </w:rPr>
      </w:pPr>
    </w:p>
    <w:p w14:paraId="49A38147" w14:textId="6DB4986B" w:rsidR="00FA5069" w:rsidRDefault="002C77ED" w:rsidP="00BB45A4">
      <w:pPr>
        <w:spacing w:after="0" w:line="240" w:lineRule="auto"/>
        <w:rPr>
          <w:szCs w:val="24"/>
        </w:rPr>
      </w:pPr>
      <w:r>
        <w:rPr>
          <w:b/>
          <w:bCs/>
          <w:i/>
          <w:iCs/>
          <w:szCs w:val="24"/>
        </w:rPr>
        <w:lastRenderedPageBreak/>
        <w:t>Word of Mouth</w:t>
      </w:r>
      <w:r>
        <w:rPr>
          <w:b/>
          <w:bCs/>
          <w:szCs w:val="24"/>
        </w:rPr>
        <w:t xml:space="preserve"> Berpengaruh Terhadap Minat Beli Ulang</w:t>
      </w:r>
    </w:p>
    <w:p w14:paraId="75C61B24" w14:textId="6496EEA0" w:rsidR="006D41E4" w:rsidRDefault="002C77ED" w:rsidP="00C325E2">
      <w:pPr>
        <w:spacing w:after="0" w:line="240" w:lineRule="auto"/>
        <w:ind w:firstLine="720"/>
        <w:rPr>
          <w:szCs w:val="24"/>
        </w:rPr>
      </w:pPr>
      <w:r>
        <w:rPr>
          <w:szCs w:val="24"/>
        </w:rPr>
        <w:t xml:space="preserve">Menurut penelitian yang dilakukan oleh </w:t>
      </w:r>
      <w:r>
        <w:rPr>
          <w:szCs w:val="24"/>
        </w:rPr>
        <w:fldChar w:fldCharType="begin"/>
      </w:r>
      <w:r>
        <w:rPr>
          <w:szCs w:val="24"/>
        </w:rPr>
        <w:instrText>ADDIN CSL_CITATION {"citationItems":[{"id":"ITEM-1","itemData":{"abstract":"User acceptance of wearable devices: An extended perspective of perceived value","author":[{"dropping-particle":"","family":"Anggaeni","given":"M.","non-dropping-particle":"","parse-names":false,"suffix":""},{"dropping-particle":"","family":"Farida","given":"N.","non-dropping-particle":"","parse-names":false,"suffix":""},{"dropping-particle":"","family":"Listyorini","given":"S.","non-dropping-particle":"","parse-names":false,"suffix":""}],"container-title":"Jurnal Ilmu Administrasi Bisnis","id":"ITEM-1","issue":"4","issued":{"date-parts":[["2015"]]},"page":"191-198","title":"Pengaruh Perceived Value Dan Brand Image Terhadap Repurchase Intention Melalui Word of Mouth Sebagai Variabel Intervening Smartphone Samsung Galaxy Series","type":"article-journal","volume":"4"},"uris":["http://www.mendeley.com/documents/?uuid=ba3d7785-e963-4061-a148-b11dd69ea014","http://www.mendeley.com/documents/?uuid=43058274-016a-4ed9-bffc-9030106e9dd1"]}],"mendeley":{"formattedCitation":"(Anggaeni et al., 2015)","plainTextFormattedCitation":"(Anggaeni et al., 2015)","previouslyFormattedCitation":"(Anggaeni et al., 2015)"},"properties":{"noteIndex":0},"schema":"https://github.com/citation-style-language/schema/raw/master/csl-citation.json"}</w:instrText>
      </w:r>
      <w:r>
        <w:rPr>
          <w:szCs w:val="24"/>
        </w:rPr>
        <w:fldChar w:fldCharType="separate"/>
      </w:r>
      <w:r>
        <w:rPr>
          <w:noProof/>
          <w:szCs w:val="24"/>
        </w:rPr>
        <w:t>(Anggaeni et al., 2015)</w:t>
      </w:r>
      <w:r>
        <w:rPr>
          <w:szCs w:val="24"/>
        </w:rPr>
        <w:fldChar w:fldCharType="end"/>
      </w:r>
      <w:r>
        <w:rPr>
          <w:szCs w:val="24"/>
        </w:rPr>
        <w:t xml:space="preserve"> menyatakan bahwa </w:t>
      </w:r>
      <w:r>
        <w:rPr>
          <w:i/>
          <w:szCs w:val="24"/>
        </w:rPr>
        <w:t xml:space="preserve">word of mouth </w:t>
      </w:r>
      <w:r>
        <w:rPr>
          <w:szCs w:val="24"/>
        </w:rPr>
        <w:t>berpengaruh terhadap minat pembelian ulang yang dipengaruhi oleh perceived value dan brand image.</w:t>
      </w:r>
      <w:r>
        <w:t xml:space="preserve"> </w:t>
      </w:r>
      <w:r>
        <w:rPr>
          <w:i/>
          <w:szCs w:val="24"/>
        </w:rPr>
        <w:t>Word of Mouth</w:t>
      </w:r>
      <w:r>
        <w:rPr>
          <w:szCs w:val="24"/>
        </w:rPr>
        <w:t xml:space="preserve"> memiliki pengaruh positif terhadap </w:t>
      </w:r>
      <w:r>
        <w:rPr>
          <w:i/>
          <w:szCs w:val="24"/>
        </w:rPr>
        <w:t>Repurchase Intention</w:t>
      </w:r>
      <w:r>
        <w:rPr>
          <w:szCs w:val="24"/>
        </w:rPr>
        <w:t xml:space="preserve">. Hal ini dibuktikan  dengan  nilai  koefisien  regresi  sebesar  0.500.  Nilai  koefisien determinasi dari variabel </w:t>
      </w:r>
      <w:r>
        <w:rPr>
          <w:i/>
          <w:szCs w:val="24"/>
        </w:rPr>
        <w:t>Word  of  Mouth</w:t>
      </w:r>
      <w:r>
        <w:rPr>
          <w:szCs w:val="24"/>
        </w:rPr>
        <w:t xml:space="preserve"> terhadap </w:t>
      </w:r>
      <w:r>
        <w:rPr>
          <w:i/>
          <w:szCs w:val="24"/>
        </w:rPr>
        <w:t>Repurchase  Intention</w:t>
      </w:r>
      <w:r>
        <w:rPr>
          <w:szCs w:val="24"/>
        </w:rPr>
        <w:t xml:space="preserve"> sebesar  0.356,  hal  tersebut menunjukkan bahwa 35.6% variabel </w:t>
      </w:r>
      <w:r>
        <w:rPr>
          <w:i/>
          <w:szCs w:val="24"/>
        </w:rPr>
        <w:t>Repurchase Intention</w:t>
      </w:r>
      <w:r>
        <w:rPr>
          <w:szCs w:val="24"/>
        </w:rPr>
        <w:t xml:space="preserve"> dapat dijelaskan oleh variabel </w:t>
      </w:r>
      <w:r>
        <w:rPr>
          <w:i/>
          <w:szCs w:val="24"/>
        </w:rPr>
        <w:t>Word of Mouth</w:t>
      </w:r>
      <w:r>
        <w:rPr>
          <w:szCs w:val="24"/>
        </w:rPr>
        <w:t xml:space="preserve">. </w:t>
      </w:r>
    </w:p>
    <w:p w14:paraId="33C7E252" w14:textId="231EF5BD" w:rsidR="00FA5069" w:rsidRDefault="002C77ED" w:rsidP="00BB45A4">
      <w:pPr>
        <w:spacing w:after="0" w:line="240" w:lineRule="auto"/>
        <w:ind w:firstLine="720"/>
        <w:rPr>
          <w:szCs w:val="24"/>
          <w:lang w:val="en-US"/>
        </w:rPr>
      </w:pPr>
      <w:r>
        <w:rPr>
          <w:szCs w:val="24"/>
        </w:rPr>
        <w:t xml:space="preserve">Kemudian penelitian yang dilakukan oleh </w:t>
      </w:r>
      <w:r>
        <w:rPr>
          <w:szCs w:val="24"/>
        </w:rPr>
        <w:fldChar w:fldCharType="begin"/>
      </w:r>
      <w:r>
        <w:rPr>
          <w:szCs w:val="24"/>
        </w:rPr>
        <w:instrText>ADDIN CSL_CITATION {"citationItems":[{"id":"ITEM-1","itemData":{"DOI":"10.1108/APJML-06-2016-0106","ISSN":"17584248","abstract":"Purpose: The purpose of this paper is to bridge the gap in the literature to examine key factors that influence Taiwanese consumers to repurchase Korean beauty products. Design/methodology/approach: This study uses a quantitative approach to test the proposed hypotheses using structural equation modeling. Causal research design is used in this research to identify cause-and-effect relationship among the constructs. Primary data collection is used to gather data. This study provides the better understanding about key factors that influence Taiwanese consumers’ repurchase intention (RI) of Korean cosmetics products. Findings: Results show that perceived price (PP) and country of origin (COO) significantly influence word-of-mouth (WOM). PP, COO and WOM significantly influence RI. WOM is the most influential variable toward RI, followed by COO and PP. Originality/value: Very few studies have examined a general construct of RI related to beauty product. The findings of this study imply several practical directions for marketers of beauty product industries specifically for Taiwanese consumers. This study helps to know what factors become basic consideration for Taiwanese consumers in repurchasing Korean beauty products. Second, it underscores the role of WOM between the independent variables (PP and COO) and RI as the dependent variable.","author":[{"dropping-particle":"","family":"Moslehpour","given":"Massoud","non-dropping-particle":"","parse-names":false,"suffix":""},{"dropping-particle":"","family":"Wong","given":"Wing Keung","non-dropping-particle":"","parse-names":false,"suffix":""},{"dropping-particle":"","family":"Pham","given":"Kien","non-dropping-particle":"Van","parse-names":false,"suffix":""},{"dropping-particle":"","family":"Aulia","given":"Carrine K.","non-dropping-particle":"","parse-names":false,"suffix":""}],"container-title":"Asia Pacific Journal of Marketing and Logistics","id":"ITEM-1","issue":"3","issued":{"date-parts":[["2017"]]},"page":"569-588","title":"Repurchase intention of Korean beauty products among Taiwanese consumers","type":"article-journal","volume":"29"},"uris":["http://www.mendeley.com/documents/?uuid=aadb7e22-48c8-49ed-9e6f-e39e248930ea","http://www.mendeley.com/documents/?uuid=f81c939a-7949-4ef2-bb6f-f7d727f4ba63"]}],"mendeley":{"formattedCitation":"(Moslehpour et al., 2017)","plainTextFormattedCitation":"(Moslehpour et al., 2017)","previouslyFormattedCitation":"(Moslehpour et al., 2017)"},"properties":{"noteIndex":0},"schema":"https://github.com/citation-style-language/schema/raw/master/csl-citation.json"}</w:instrText>
      </w:r>
      <w:r>
        <w:rPr>
          <w:szCs w:val="24"/>
        </w:rPr>
        <w:fldChar w:fldCharType="separate"/>
      </w:r>
      <w:r>
        <w:rPr>
          <w:noProof/>
          <w:szCs w:val="24"/>
        </w:rPr>
        <w:t>(Moslehpour et al., 2017)</w:t>
      </w:r>
      <w:r>
        <w:rPr>
          <w:szCs w:val="24"/>
        </w:rPr>
        <w:fldChar w:fldCharType="end"/>
      </w:r>
      <w:r>
        <w:rPr>
          <w:szCs w:val="24"/>
        </w:rPr>
        <w:t xml:space="preserve"> menyebutkan bahwa </w:t>
      </w:r>
      <w:r>
        <w:rPr>
          <w:i/>
          <w:szCs w:val="24"/>
        </w:rPr>
        <w:t>word of mouth</w:t>
      </w:r>
      <w:r>
        <w:rPr>
          <w:szCs w:val="24"/>
        </w:rPr>
        <w:t xml:space="preserve"> dapat mempengaruhi minat konsumen dalam melakukan pembelian ulang. Memberikan penjelasan dan bukti sejauh mana masing-masing variabel mempengaruhi </w:t>
      </w:r>
      <w:r>
        <w:rPr>
          <w:i/>
          <w:szCs w:val="24"/>
        </w:rPr>
        <w:t>Repurchase Intention</w:t>
      </w:r>
      <w:r>
        <w:rPr>
          <w:szCs w:val="24"/>
        </w:rPr>
        <w:t xml:space="preserve">. Seperti disebutkan di atas, </w:t>
      </w:r>
      <w:r>
        <w:rPr>
          <w:i/>
          <w:szCs w:val="24"/>
        </w:rPr>
        <w:t>word of mouth</w:t>
      </w:r>
      <w:r>
        <w:rPr>
          <w:szCs w:val="24"/>
        </w:rPr>
        <w:t xml:space="preserve"> ditemukan menjadi variabel yang paling berpengaruh terhadap minat beli ulang. Pemasar juga harus menggunakan dari mulut ke mulut sebagai salah satu strategi pemasaran mereka. Misalnya, konsumen akan mendapatkan diskon atau bonus terbaik jika mereka merekomendasikan produk kepada teman-temannya. Selanjutnya mereka harus menjaga dan meningkatkan kualitas produk dari waktu ke waktu untuk memuaskan konsumen.</w:t>
      </w:r>
    </w:p>
    <w:p w14:paraId="07226F3D" w14:textId="77777777" w:rsidR="006D41E4" w:rsidRDefault="006D41E4" w:rsidP="00BB45A4">
      <w:pPr>
        <w:spacing w:after="0" w:line="240" w:lineRule="auto"/>
        <w:rPr>
          <w:b/>
          <w:bCs/>
          <w:i/>
          <w:iCs/>
          <w:szCs w:val="24"/>
        </w:rPr>
      </w:pPr>
    </w:p>
    <w:p w14:paraId="16423431" w14:textId="4C0C18DB" w:rsidR="00FA5069" w:rsidRDefault="002C77ED" w:rsidP="00BB45A4">
      <w:pPr>
        <w:spacing w:after="0" w:line="240" w:lineRule="auto"/>
        <w:rPr>
          <w:b/>
          <w:bCs/>
          <w:i/>
          <w:iCs/>
          <w:szCs w:val="24"/>
          <w:lang w:val="en-US"/>
        </w:rPr>
      </w:pPr>
      <w:r>
        <w:rPr>
          <w:b/>
          <w:bCs/>
          <w:i/>
          <w:iCs/>
          <w:szCs w:val="24"/>
        </w:rPr>
        <w:t>C</w:t>
      </w:r>
      <w:r>
        <w:rPr>
          <w:b/>
          <w:bCs/>
          <w:i/>
          <w:iCs/>
          <w:szCs w:val="24"/>
          <w:lang w:val="en-US"/>
        </w:rPr>
        <w:t>onceptual Framework</w:t>
      </w:r>
    </w:p>
    <w:p w14:paraId="04D8EB76" w14:textId="4F123D4B" w:rsidR="00FA5069" w:rsidRDefault="002C77ED" w:rsidP="00BB45A4">
      <w:pPr>
        <w:spacing w:after="0" w:line="240" w:lineRule="auto"/>
        <w:ind w:firstLine="720"/>
        <w:rPr>
          <w:szCs w:val="24"/>
        </w:rPr>
      </w:pPr>
      <w:r>
        <w:rPr>
          <w:szCs w:val="24"/>
        </w:rPr>
        <w:t xml:space="preserve">Berdasarkan rumusan masalah, kajian teori, serta penelitian terdahulu yang relevan, maka dapat dibentuk </w:t>
      </w:r>
      <w:r>
        <w:rPr>
          <w:i/>
          <w:iCs/>
          <w:szCs w:val="24"/>
        </w:rPr>
        <w:t xml:space="preserve">conceptual framework </w:t>
      </w:r>
      <w:r>
        <w:rPr>
          <w:szCs w:val="24"/>
        </w:rPr>
        <w:t>pada artikel literature ini sebagai berikut:</w:t>
      </w:r>
    </w:p>
    <w:p w14:paraId="106A6B47" w14:textId="77777777" w:rsidR="006D41E4" w:rsidRDefault="006D41E4" w:rsidP="00BB45A4">
      <w:pPr>
        <w:spacing w:after="0" w:line="240" w:lineRule="auto"/>
        <w:ind w:firstLine="720"/>
        <w:rPr>
          <w:szCs w:val="24"/>
        </w:rPr>
      </w:pPr>
    </w:p>
    <w:p w14:paraId="10CDAF10" w14:textId="77777777" w:rsidR="00FA5069" w:rsidRDefault="00C22245" w:rsidP="00BB45A4">
      <w:pPr>
        <w:spacing w:after="0" w:line="240" w:lineRule="auto"/>
        <w:rPr>
          <w:b/>
          <w:bCs/>
          <w:szCs w:val="24"/>
        </w:rPr>
      </w:pPr>
      <w:r>
        <w:rPr>
          <w:noProof/>
        </w:rPr>
        <w:pict w14:anchorId="7487693E">
          <v:shapetype id="_x0000_t32" coordsize="21600,21600" o:spt="32" o:oned="t" path="m,l21600,21600e" filled="f">
            <v:path arrowok="t" fillok="f" o:connecttype="none"/>
            <o:lock v:ext="edit" shapetype="t"/>
          </v:shapetype>
          <v:shape id="AutoShape 13" o:spid="_x0000_s1036" type="#_x0000_t32" style="position:absolute;left:0;text-align:left;margin-left:0;margin-top:0;width:50pt;height:50pt;z-index:251656704;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">
            <v:path arrowok="f"/>
            <o:lock v:ext="edit" aspectratio="t" verticies="t"/>
          </v:shape>
        </w:pict>
      </w:r>
      <w:r>
        <w:rPr>
          <w:noProof/>
          <w:szCs w:val="24"/>
        </w:rPr>
        <w:pict w14:anchorId="33683EE3">
          <v:group id="1027" o:spid="_x0000_s1027" alt="" style="position:absolute;left:0;text-align:left;margin-left:111.15pt;margin-top:3.3pt;width:369.9pt;height:147.35pt;z-index:251657728;mso-wrap-distance-left:0;mso-wrap-distance-right:0;mso-position-horizontal-relative:page;mso-height-relative:margin" coordorigin=",2921" coordsize="46977,18713">
            <v:roundrect id="1028" o:spid="_x0000_s1028" alt="" style="position:absolute;left:190;top:2921;width:9144;height:5505;visibility:visible;mso-wrap-style:square;mso-position-horizontal-relative:text;mso-position-vertical-relative:text;mso-width-relative:page;mso-height-relative:page;v-text-anchor:middle" arcsize="10923f" strokeweight="1pt">
              <v:stroke joinstyle="miter"/>
              <v:path arrowok="t"/>
              <v:textbox>
                <w:txbxContent>
                  <w:p w14:paraId="7DDD5544" w14:textId="77777777" w:rsidR="00FA5069" w:rsidRDefault="002C77ED">
                    <w:pPr>
                      <w:jc w:val="center"/>
                    </w:pPr>
                    <w:r>
                      <w:t>Kualitas Produk (X</w:t>
                    </w:r>
                    <w:r>
                      <w:rPr>
                        <w:rFonts w:cstheme="minorHAnsi"/>
                      </w:rPr>
                      <w:t>₁</w:t>
                    </w:r>
                    <w:r>
                      <w:t>)</w:t>
                    </w:r>
                  </w:p>
                </w:txbxContent>
              </v:textbox>
            </v:roundrect>
            <v:roundrect id="1029" o:spid="_x0000_s1029" alt="" style="position:absolute;top:14255;width:9036;height:7379;visibility:visible;mso-wrap-style:square;mso-position-horizontal-relative:text;mso-position-vertical-relative:text;mso-width-relative:page;mso-height-relative:page;v-text-anchor:middle" arcsize="10923f" strokeweight="1pt">
              <v:stroke joinstyle="miter"/>
              <v:path arrowok="t"/>
              <v:textbox>
                <w:txbxContent>
                  <w:p w14:paraId="09A67EA2" w14:textId="77777777" w:rsidR="00FA5069" w:rsidRDefault="002C77ED">
                    <w:pPr>
                      <w:jc w:val="center"/>
                    </w:pPr>
                    <w:r>
                      <w:t>Kualitas Pelayanan (X</w:t>
                    </w:r>
                    <w:r>
                      <w:rPr>
                        <w:rFonts w:cstheme="minorHAnsi"/>
                      </w:rPr>
                      <w:t>₂</w:t>
                    </w:r>
                    <w:r>
                      <w:t>)</w:t>
                    </w:r>
                  </w:p>
                </w:txbxContent>
              </v:textbox>
            </v:roundrect>
            <v:shape id="1031" o:spid="_x0000_s1030" type="#_x0000_t32" alt="" style="position:absolute;left:9048;top:5683;width:9582;height:5620;visibility:visible;mso-position-horizontal-relative:text;mso-position-vertical-relative:text;mso-width-relative:page;mso-height-relative:page" strokeweight=".5pt">
              <v:stroke endarrow="block" joinstyle="miter"/>
            </v:shape>
            <v:roundrect id="1032" o:spid="_x0000_s1031" alt="" style="position:absolute;left:18573;top:8826;width:9144;height:5505;visibility:visible;mso-wrap-style:square;mso-position-horizontal-relative:text;mso-position-vertical-relative:text;mso-width-relative:page;mso-height-relative:page;v-text-anchor:middle" arcsize="10923f" strokeweight="1pt">
              <v:stroke joinstyle="miter"/>
              <v:path arrowok="t"/>
              <v:textbox>
                <w:txbxContent>
                  <w:p w14:paraId="785CE5EA" w14:textId="77777777" w:rsidR="00FA5069" w:rsidRDefault="002C77ED">
                    <w:pPr>
                      <w:jc w:val="center"/>
                    </w:pPr>
                    <w:r>
                      <w:t>Word of Mouth (Y</w:t>
                    </w:r>
                    <w:r>
                      <w:rPr>
                        <w:rFonts w:cstheme="minorHAnsi"/>
                      </w:rPr>
                      <w:t>₁</w:t>
                    </w:r>
                    <w:r>
                      <w:t>)</w:t>
                    </w:r>
                  </w:p>
                </w:txbxContent>
              </v:textbox>
            </v:roundrect>
            <v:shape id="1033" o:spid="_x0000_s1032" type="#_x0000_t32" alt="" style="position:absolute;left:8763;top:12731;width:10356;height:5398;flip:y;visibility:visible;mso-position-horizontal-relative:text;mso-position-vertical-relative:text;mso-width-relative:page;mso-height-relative:page" strokeweight=".5pt">
              <v:stroke endarrow="block" joinstyle="miter"/>
            </v:shape>
            <v:roundrect id="1034" o:spid="_x0000_s1033" alt="" style="position:absolute;left:36957;top:7778;width:10020;height:7379;visibility:visible;mso-wrap-style:square;mso-position-horizontal-relative:text;mso-position-vertical-relative:text;mso-width-relative:page;mso-height-relative:page;v-text-anchor:middle" arcsize="10923f" strokeweight="1pt">
              <v:stroke joinstyle="miter"/>
              <v:path arrowok="t"/>
              <v:textbox>
                <w:txbxContent>
                  <w:p w14:paraId="0C51A321" w14:textId="77777777" w:rsidR="00FA5069" w:rsidRDefault="002C77ED">
                    <w:pPr>
                      <w:jc w:val="center"/>
                    </w:pPr>
                    <w:r>
                      <w:t>Minat Pembelian Ulang (Y</w:t>
                    </w:r>
                    <w:r>
                      <w:rPr>
                        <w:rFonts w:cstheme="minorHAnsi"/>
                      </w:rPr>
                      <w:t>₂</w:t>
                    </w:r>
                    <w:r>
                      <w:t>)</w:t>
                    </w:r>
                  </w:p>
                </w:txbxContent>
              </v:textbox>
            </v:roundrect>
            <v:shape id="1035" o:spid="_x0000_s1034" type="#_x0000_t32" alt="" style="position:absolute;left:28003;top:11684;width:8922;height:0;visibility:visible;mso-position-horizontal-relative:text;mso-position-vertical-relative:text;mso-width-relative:page;mso-height-relative:page" strokeweight=".5pt">
              <v:stroke endarrow="block" joinstyle="miter"/>
            </v:shape>
            <v:shape id="1036" o:spid="_x0000_s1035" type="#_x0000_t32" alt="" style="position:absolute;left:8667;top:13112;width:27762;height:5290;flip:y;visibility:visible;mso-position-horizontal-relative:text;mso-position-vertical-relative:text;mso-width-relative:page;mso-height-relative:page" strokeweight=".5pt">
              <v:stroke endarrow="block" joinstyle="miter"/>
            </v:shape>
            <w10:wrap anchorx="page"/>
          </v:group>
        </w:pict>
      </w:r>
    </w:p>
    <w:p w14:paraId="3DC1BE32" w14:textId="77777777" w:rsidR="00FA5069" w:rsidRDefault="00C22245" w:rsidP="00BB45A4">
      <w:pPr>
        <w:spacing w:after="0" w:line="240" w:lineRule="auto"/>
        <w:rPr>
          <w:b/>
          <w:bCs/>
          <w:szCs w:val="24"/>
        </w:rPr>
      </w:pPr>
      <w:r>
        <w:rPr>
          <w:b/>
          <w:bCs/>
          <w:noProof/>
          <w:szCs w:val="24"/>
        </w:rPr>
        <w:pict w14:anchorId="41414D3A">
          <v:shape id="1037" o:spid="_x0000_s1026" type="#_x0000_t32" alt="" style="position:absolute;left:0;text-align:left;margin-left:112.65pt;margin-top:11.25pt;width:213.35pt;height:29.9pt;z-index:251658752;visibility:visible;mso-wrap-edited:f;mso-width-percent:0;mso-height-percent:0;mso-wrap-distance-left:0;mso-wrap-distance-right:0;mso-position-horizontal-relative:text;mso-position-vertical-relative:text;mso-width-percent:0;mso-height-percent:0;mso-width-relative:page;mso-height-relative:page" strokeweight=".5pt">
            <v:stroke endarrow="block" joinstyle="miter"/>
          </v:shape>
        </w:pict>
      </w:r>
    </w:p>
    <w:p w14:paraId="4CAA65A5" w14:textId="77777777" w:rsidR="00FA5069" w:rsidRDefault="00FA5069" w:rsidP="00BB45A4">
      <w:pPr>
        <w:spacing w:after="0" w:line="240" w:lineRule="auto"/>
        <w:rPr>
          <w:b/>
          <w:bCs/>
          <w:szCs w:val="24"/>
        </w:rPr>
      </w:pPr>
    </w:p>
    <w:p w14:paraId="400A50D8" w14:textId="77777777" w:rsidR="00FA5069" w:rsidRDefault="00FA5069" w:rsidP="00BB45A4">
      <w:pPr>
        <w:spacing w:after="0" w:line="240" w:lineRule="auto"/>
        <w:rPr>
          <w:b/>
          <w:bCs/>
          <w:szCs w:val="24"/>
        </w:rPr>
      </w:pPr>
    </w:p>
    <w:p w14:paraId="66CC4981" w14:textId="77777777" w:rsidR="00FA5069" w:rsidRDefault="00FA5069" w:rsidP="00BB45A4">
      <w:pPr>
        <w:spacing w:after="0" w:line="240" w:lineRule="auto"/>
        <w:rPr>
          <w:b/>
          <w:bCs/>
          <w:szCs w:val="24"/>
        </w:rPr>
      </w:pPr>
    </w:p>
    <w:p w14:paraId="462CCE4D" w14:textId="77777777" w:rsidR="00FA5069" w:rsidRDefault="00FA5069" w:rsidP="00BB45A4">
      <w:pPr>
        <w:spacing w:after="0" w:line="240" w:lineRule="auto"/>
        <w:rPr>
          <w:b/>
          <w:bCs/>
          <w:szCs w:val="24"/>
        </w:rPr>
      </w:pPr>
    </w:p>
    <w:p w14:paraId="3FF34427" w14:textId="77777777" w:rsidR="00FA5069" w:rsidRDefault="00FA5069" w:rsidP="00BB45A4">
      <w:pPr>
        <w:spacing w:after="0" w:line="240" w:lineRule="auto"/>
        <w:rPr>
          <w:b/>
          <w:bCs/>
          <w:szCs w:val="24"/>
        </w:rPr>
      </w:pPr>
    </w:p>
    <w:p w14:paraId="728A6062" w14:textId="77777777" w:rsidR="00FA5069" w:rsidRDefault="00FA5069" w:rsidP="00BB45A4">
      <w:pPr>
        <w:spacing w:after="0" w:line="240" w:lineRule="auto"/>
        <w:rPr>
          <w:b/>
          <w:bCs/>
          <w:szCs w:val="24"/>
        </w:rPr>
      </w:pPr>
    </w:p>
    <w:p w14:paraId="41A09619" w14:textId="77777777" w:rsidR="00FA5069" w:rsidRDefault="00FA5069" w:rsidP="00BB45A4">
      <w:pPr>
        <w:spacing w:after="0" w:line="240" w:lineRule="auto"/>
        <w:rPr>
          <w:b/>
          <w:bCs/>
          <w:szCs w:val="24"/>
        </w:rPr>
      </w:pPr>
    </w:p>
    <w:p w14:paraId="48AB18B8" w14:textId="77777777" w:rsidR="00FA5069" w:rsidRDefault="00FA5069" w:rsidP="00BB45A4">
      <w:pPr>
        <w:spacing w:after="0" w:line="240" w:lineRule="auto"/>
        <w:rPr>
          <w:b/>
          <w:bCs/>
          <w:szCs w:val="24"/>
        </w:rPr>
      </w:pPr>
    </w:p>
    <w:p w14:paraId="66E02A4D" w14:textId="77777777" w:rsidR="00FA5069" w:rsidRDefault="00FA5069" w:rsidP="00BB45A4">
      <w:pPr>
        <w:spacing w:after="0" w:line="240" w:lineRule="auto"/>
        <w:rPr>
          <w:b/>
          <w:bCs/>
          <w:szCs w:val="24"/>
        </w:rPr>
      </w:pPr>
    </w:p>
    <w:p w14:paraId="40C3B58C" w14:textId="77777777" w:rsidR="00FA5069" w:rsidRDefault="002C77ED" w:rsidP="00BB45A4">
      <w:pPr>
        <w:spacing w:after="0" w:line="240" w:lineRule="auto"/>
        <w:jc w:val="center"/>
        <w:rPr>
          <w:b/>
          <w:bCs/>
          <w:i/>
          <w:iCs/>
          <w:sz w:val="20"/>
          <w:szCs w:val="20"/>
          <w:lang w:val="en-US"/>
        </w:rPr>
      </w:pPr>
      <w:r>
        <w:rPr>
          <w:b/>
          <w:bCs/>
          <w:sz w:val="20"/>
          <w:szCs w:val="20"/>
        </w:rPr>
        <w:t xml:space="preserve">Gambar 1 </w:t>
      </w:r>
      <w:r>
        <w:rPr>
          <w:b/>
          <w:bCs/>
          <w:i/>
          <w:iCs/>
          <w:sz w:val="20"/>
          <w:szCs w:val="20"/>
        </w:rPr>
        <w:t>Conceptual Framework</w:t>
      </w:r>
    </w:p>
    <w:p w14:paraId="2F189314" w14:textId="77777777" w:rsidR="00FA5069" w:rsidRDefault="00FA5069" w:rsidP="00BB45A4">
      <w:pPr>
        <w:spacing w:after="0" w:line="240" w:lineRule="auto"/>
        <w:jc w:val="center"/>
        <w:rPr>
          <w:b/>
          <w:bCs/>
          <w:i/>
          <w:iCs/>
          <w:sz w:val="20"/>
          <w:szCs w:val="20"/>
          <w:lang w:val="en-US"/>
        </w:rPr>
      </w:pPr>
    </w:p>
    <w:p w14:paraId="5CCF2A39" w14:textId="77777777" w:rsidR="00FA5069" w:rsidRDefault="002C77ED" w:rsidP="00BB45A4">
      <w:pPr>
        <w:spacing w:after="0" w:line="240" w:lineRule="auto"/>
        <w:ind w:firstLine="720"/>
        <w:rPr>
          <w:szCs w:val="24"/>
        </w:rPr>
      </w:pPr>
      <w:r>
        <w:rPr>
          <w:szCs w:val="24"/>
        </w:rPr>
        <w:t xml:space="preserve">Melalui kajian teori, penelitian terdahulu yang relevan dengan artikel literature ini, serta gambar dari </w:t>
      </w:r>
      <w:r>
        <w:rPr>
          <w:i/>
          <w:iCs/>
          <w:szCs w:val="24"/>
        </w:rPr>
        <w:t xml:space="preserve">conceptual framework </w:t>
      </w:r>
      <w:r>
        <w:rPr>
          <w:szCs w:val="24"/>
        </w:rPr>
        <w:t>yang telah terbentuk, maka: Kualitas Produk (X</w:t>
      </w:r>
      <w:r>
        <w:rPr>
          <w:rFonts w:ascii="Cambria Math" w:hAnsi="Cambria Math" w:cs="Cambria Math"/>
          <w:szCs w:val="24"/>
        </w:rPr>
        <w:t>₁</w:t>
      </w:r>
      <w:r>
        <w:rPr>
          <w:szCs w:val="24"/>
        </w:rPr>
        <w:t>) dan Kualitas Pelayanan (X</w:t>
      </w:r>
      <w:r>
        <w:rPr>
          <w:rFonts w:ascii="Cambria Math" w:hAnsi="Cambria Math" w:cs="Cambria Math"/>
          <w:szCs w:val="24"/>
        </w:rPr>
        <w:t>₂</w:t>
      </w:r>
      <w:r>
        <w:rPr>
          <w:szCs w:val="24"/>
        </w:rPr>
        <w:t xml:space="preserve">) berpengaruh terhadap </w:t>
      </w:r>
      <w:r>
        <w:rPr>
          <w:i/>
          <w:iCs/>
          <w:szCs w:val="24"/>
        </w:rPr>
        <w:t xml:space="preserve">Word of Mouth </w:t>
      </w:r>
      <w:r>
        <w:rPr>
          <w:szCs w:val="24"/>
        </w:rPr>
        <w:t>(Y</w:t>
      </w:r>
      <w:r>
        <w:rPr>
          <w:rFonts w:ascii="Cambria Math" w:hAnsi="Cambria Math" w:cs="Cambria Math"/>
          <w:szCs w:val="24"/>
        </w:rPr>
        <w:t>₁</w:t>
      </w:r>
      <w:r>
        <w:rPr>
          <w:szCs w:val="24"/>
        </w:rPr>
        <w:t>) dalam membentuk Minat Pembelian Ulang (Y</w:t>
      </w:r>
      <w:r>
        <w:rPr>
          <w:rFonts w:ascii="Cambria Math" w:hAnsi="Cambria Math" w:cs="Cambria Math"/>
          <w:szCs w:val="24"/>
        </w:rPr>
        <w:t>₂</w:t>
      </w:r>
      <w:r>
        <w:rPr>
          <w:szCs w:val="24"/>
        </w:rPr>
        <w:t>).</w:t>
      </w:r>
    </w:p>
    <w:p w14:paraId="31BE359D" w14:textId="77777777" w:rsidR="006D41E4" w:rsidRDefault="006D41E4" w:rsidP="00BB45A4">
      <w:pPr>
        <w:spacing w:after="0" w:line="240" w:lineRule="auto"/>
        <w:ind w:firstLine="720"/>
        <w:rPr>
          <w:szCs w:val="24"/>
        </w:rPr>
      </w:pPr>
    </w:p>
    <w:p w14:paraId="1293C33F" w14:textId="5DA22DA7" w:rsidR="00FA5069" w:rsidRDefault="002C77ED" w:rsidP="00BB45A4">
      <w:pPr>
        <w:spacing w:after="0" w:line="240" w:lineRule="auto"/>
        <w:ind w:firstLine="720"/>
        <w:rPr>
          <w:szCs w:val="24"/>
        </w:rPr>
      </w:pPr>
      <w:r>
        <w:rPr>
          <w:szCs w:val="24"/>
        </w:rPr>
        <w:t xml:space="preserve">Terdapat banyak variabel eksogen yang dapat mempengaruhi variabel </w:t>
      </w:r>
      <w:r>
        <w:rPr>
          <w:i/>
          <w:iCs/>
          <w:szCs w:val="24"/>
        </w:rPr>
        <w:t xml:space="preserve">word of mouth </w:t>
      </w:r>
      <w:r>
        <w:rPr>
          <w:szCs w:val="24"/>
        </w:rPr>
        <w:t>dan minat beli ulang, selain kualitas produk dan kualitas pelayanan. Beberapa diantaranya adalah sebagai berikut:</w:t>
      </w:r>
    </w:p>
    <w:p w14:paraId="49B60900" w14:textId="77777777" w:rsidR="00FA5069" w:rsidRDefault="002C77ED" w:rsidP="00C325E2">
      <w:pPr>
        <w:pStyle w:val="ListParagraph"/>
        <w:numPr>
          <w:ilvl w:val="0"/>
          <w:numId w:val="6"/>
        </w:numPr>
        <w:spacing w:after="0" w:line="240" w:lineRule="auto"/>
        <w:ind w:left="360"/>
        <w:rPr>
          <w:szCs w:val="24"/>
        </w:rPr>
      </w:pPr>
      <w:r>
        <w:rPr>
          <w:bCs/>
          <w:i/>
          <w:iCs/>
          <w:szCs w:val="24"/>
        </w:rPr>
        <w:t>Brand Awareness</w:t>
      </w:r>
      <w:r>
        <w:rPr>
          <w:b/>
          <w:szCs w:val="24"/>
        </w:rPr>
        <w:tab/>
        <w:t>:</w:t>
      </w:r>
      <w:r>
        <w:rPr>
          <w:szCs w:val="24"/>
        </w:rPr>
        <w:t xml:space="preserve"> </w:t>
      </w:r>
      <w:r>
        <w:rPr>
          <w:szCs w:val="24"/>
        </w:rPr>
        <w:fldChar w:fldCharType="begin"/>
      </w:r>
      <w:r>
        <w:rPr>
          <w:szCs w:val="24"/>
        </w:rPr>
        <w:instrText>ADDIN CSL_CITATION {"citationItems":[{"id":"ITEM-1","itemData":{"author":[{"dropping-particle":"","family":"Ali","given":"H","non-dropping-particle":"","parse-names":false,"suffix":""}],"container-title":"Saudi Journal of Humanities and Social Sciences","id":"ITEM-1","issue":"09","issued":{"date-parts":[["2019"]]},"page":"623 - 634","title":"Building Repurchase Intention and Purchase Decision: Brand Awareness and Brand Loyalty Analysis (Case Study Private Label Product in Alfamidi Tangerang)","type":"article-journal","volume":"4"},"uris":["http://www.mendeley.com/documents/?uuid=f214cc96-abd1-4981-9fe5-8d1acb4b4ae1","http://www.mendeley.com/documents/?uuid=40234863-4962-4512-b183-c56a99ed1ca7"]}],"mendeley":{"formattedCitation":"(H Ali, 2019)","plainTextFormattedCitation":"(H Ali, 2019)","previouslyFormattedCitation":"(H Ali, 2019)"},"properties":{"noteIndex":0},"schema":"https://github.com/citation-style-language/schema/raw/master/csl-citation.json"}</w:instrText>
      </w:r>
      <w:r>
        <w:rPr>
          <w:szCs w:val="24"/>
        </w:rPr>
        <w:fldChar w:fldCharType="separate"/>
      </w:r>
      <w:r>
        <w:rPr>
          <w:noProof/>
          <w:szCs w:val="24"/>
        </w:rPr>
        <w:t>(H Ali, 2019)</w:t>
      </w:r>
      <w:r>
        <w:rPr>
          <w:szCs w:val="24"/>
        </w:rPr>
        <w:fldChar w:fldCharType="end"/>
      </w:r>
      <w:r>
        <w:rPr>
          <w:szCs w:val="24"/>
        </w:rPr>
        <w:t xml:space="preserve">, </w:t>
      </w:r>
      <w:r>
        <w:rPr>
          <w:szCs w:val="24"/>
        </w:rPr>
        <w:fldChar w:fldCharType="begin"/>
      </w:r>
      <w:r>
        <w:rPr>
          <w:szCs w:val="24"/>
        </w:rPr>
        <w:instrText>ADDIN CSL_CITATION {"citationItems":[{"id":"ITEM-1","itemData":{"author":[{"dropping-particle":"","family":"Wijaksono, D., &amp; Ali","given":"H.","non-dropping-particle":"","parse-names":false,"suffix":""}],"container-title":"Saudi Journal of Humanities and Social Sciences,","id":"ITEM-1","issue":"DOI","issued":{"date-parts":[["2019"]]},"page":"10","title":"Model Repurchase Intentions: Analysis of Brand Awareness, Perceived Quality, Brand Association, and Brand Loyalty (Case Study Private Label on Store Alfamidi In Tangerang)","type":"article-journal"},"uris":["http://www.mendeley.com/documents/?uuid=77482f16-4701-4954-8d7e-f39fa94685f9","http://www.mendeley.com/documents/?uuid=93e374d5-a434-4bd1-9f41-f2065888f9cb"]}],"mendeley":{"formattedCitation":"(Wijaksono, D., &amp; Ali, 2019)","plainTextFormattedCitation":"(Wijaksono, D., &amp; Ali, 2019)","previouslyFormattedCitation":"(Wijaksono, D., &amp; Ali, 2019)"},"properties":{"noteIndex":0},"schema":"https://github.com/citation-style-language/schema/raw/master/csl-citation.json"}</w:instrText>
      </w:r>
      <w:r>
        <w:rPr>
          <w:szCs w:val="24"/>
        </w:rPr>
        <w:fldChar w:fldCharType="separate"/>
      </w:r>
      <w:r>
        <w:rPr>
          <w:noProof/>
          <w:szCs w:val="24"/>
        </w:rPr>
        <w:t>(Wijaksono, D., &amp; Ali, 2019)</w:t>
      </w:r>
      <w:r>
        <w:rPr>
          <w:szCs w:val="24"/>
        </w:rPr>
        <w:fldChar w:fldCharType="end"/>
      </w:r>
      <w:r>
        <w:rPr>
          <w:szCs w:val="24"/>
        </w:rPr>
        <w:t xml:space="preserve">, </w:t>
      </w:r>
      <w:r>
        <w:rPr>
          <w:szCs w:val="24"/>
        </w:rPr>
        <w:fldChar w:fldCharType="begin"/>
      </w:r>
      <w:r>
        <w:rPr>
          <w:szCs w:val="24"/>
        </w:rPr>
        <w:instrText>ADDIN CSL_CITATION {"citationItems":[{"id":"ITEM-1","itemData":{"author":[{"dropping-particle":"","family":"Fauzy, H. M., &amp; Ali","given":"H.","non-dropping-particle":"","parse-names":false,"suffix":""}],"id":"ITEM-1","issued":{"date-parts":[["2019"]]},"title":"Brand Trust Model: Analysis of Online Consumer Behavior, Consumer Satisfaction and Repurchase Intention (An empirical study on Hypermart Supermarket in Indonesia)","type":"article-journal"},"uris":["http://www.mendeley.com/documents/?uuid=dac5a655-84fe-47ec-9cda-ca9a351b9bbb","http://www.mendeley.com/documents/?uuid=7ec7da70-231c-4d6d-8f23-6fe0232986aa"]}],"mendeley":{"formattedCitation":"(Fauzy, H. M., &amp; Ali, 2019)","plainTextFormattedCitation":"(Fauzy, H. M., &amp; Ali, 2019)","previouslyFormattedCitation":"(Fauzy, H. M., &amp; Ali, 2019)"},"properties":{"noteIndex":0},"schema":"https://github.com/citation-style-language/schema/raw/master/csl-citation.json"}</w:instrText>
      </w:r>
      <w:r>
        <w:rPr>
          <w:szCs w:val="24"/>
        </w:rPr>
        <w:fldChar w:fldCharType="separate"/>
      </w:r>
      <w:r>
        <w:rPr>
          <w:noProof/>
          <w:szCs w:val="24"/>
        </w:rPr>
        <w:t>(Fauzy, H. M., &amp; Ali, 2019)</w:t>
      </w:r>
      <w:r>
        <w:rPr>
          <w:szCs w:val="24"/>
        </w:rPr>
        <w:fldChar w:fldCharType="end"/>
      </w:r>
      <w:r>
        <w:rPr>
          <w:szCs w:val="24"/>
        </w:rPr>
        <w:t xml:space="preserve">, </w:t>
      </w:r>
      <w:r>
        <w:rPr>
          <w:szCs w:val="24"/>
        </w:rPr>
        <w:fldChar w:fldCharType="begin"/>
      </w:r>
      <w:r>
        <w:rPr>
          <w:szCs w:val="24"/>
        </w:rPr>
        <w:instrText>ADDIN CSL_CITATION {"citationItems":[{"id":"ITEM-1","itemData":{"author":[{"dropping-particle":"","family":"ILYAS, G. B., RAHMI, S., TAMSAH, H., MUNIR, A. R., &amp; PUTRA","given":"A. H. P. K.","non-dropping-particle":"","parse-names":false,"suffix":""}],"container-title":"The Journal of Asian Finance, Economics, and Business","id":"ITEM-1","issue":"9","issued":{"date-parts":[["2020"]]},"page":"427 - 438","title":"Reflective model of brand awareness on repurchase intention and customer satisfaction","type":"article-journal","volume":"7"},"uris":["http://www.mendeley.com/documents/?uuid=3a2a9bbc-e004-491d-81ca-dc634bb35f0c","http://www.mendeley.com/documents/?uuid=aeed0102-741c-46f7-8af3-619038755e6f"]}],"mendeley":{"formattedCitation":"(ILYAS, G. B., RAHMI, S., TAMSAH, H., MUNIR, A. R., &amp; PUTRA, 2020)","plainTextFormattedCitation":"(ILYAS, G. B., RAHMI, S., TAMSAH, H., MUNIR, A. R., &amp; PUTRA, 2020)","previouslyFormattedCitation":"(ILYAS, G. B., RAHMI, S., TAMSAH, H., MUNIR, A. R., &amp; PUTRA, 2020)"},"properties":{"noteIndex":0},"schema":"https://github.com/citation-style-language/schema/raw/master/csl-citation.json"}</w:instrText>
      </w:r>
      <w:r>
        <w:rPr>
          <w:szCs w:val="24"/>
        </w:rPr>
        <w:fldChar w:fldCharType="separate"/>
      </w:r>
      <w:r>
        <w:rPr>
          <w:noProof/>
          <w:szCs w:val="24"/>
        </w:rPr>
        <w:t>(ILYAS, G. B., RAHMI, S., TAMSAH, H., MUNIR, A. R., &amp; PUTRA, 2020)</w:t>
      </w:r>
      <w:r>
        <w:rPr>
          <w:szCs w:val="24"/>
        </w:rPr>
        <w:fldChar w:fldCharType="end"/>
      </w:r>
      <w:r>
        <w:rPr>
          <w:szCs w:val="24"/>
        </w:rPr>
        <w:t xml:space="preserve">, </w:t>
      </w:r>
      <w:r>
        <w:rPr>
          <w:szCs w:val="24"/>
        </w:rPr>
        <w:fldChar w:fldCharType="begin"/>
      </w:r>
      <w:r>
        <w:rPr>
          <w:szCs w:val="24"/>
        </w:rPr>
        <w:instrText>ADDIN CSL_CITATION {"citationItems":[{"id":"ITEM-1","itemData":{"author":[{"dropping-particle":"","family":"Chinomona, R., &amp; Maziriri","given":"E. T.","non-dropping-particle":"","parse-names":false,"suffix":""}],"container-title":"Journal of Business and Retail Management Research","id":"ITEM-1","issue":"1","issued":{"date-parts":[["2017"]]},"title":"The influence of brand awareness, brand association and product quality on brand loyalty and repurchase intention: a case of male consumers for cosmetic brands in South Africa","type":"article-journal","volume":"12"},"uris":["http://www.mendeley.com/documents/?uuid=b5fc43c3-07aa-442b-a350-bb19d4962425","http://www.mendeley.com/documents/?uuid=d70ceeee-e860-436b-8ffd-d1c0b34a8cfb"]}],"mendeley":{"formattedCitation":"(Chinomona, R., &amp; Maziriri, 2017)","plainTextFormattedCitation":"(Chinomona, R., &amp; Maziriri, 2017)","previouslyFormattedCitation":"(Chinomona, R., &amp; Maziriri, 2017)"},"properties":{"noteIndex":0},"schema":"https://github.com/citation-style-language/schema/raw/master/csl-citation.json"}</w:instrText>
      </w:r>
      <w:r>
        <w:rPr>
          <w:szCs w:val="24"/>
        </w:rPr>
        <w:fldChar w:fldCharType="separate"/>
      </w:r>
      <w:r>
        <w:rPr>
          <w:noProof/>
          <w:szCs w:val="24"/>
        </w:rPr>
        <w:t>(Chinomona, R., &amp; Maziriri, 2017)</w:t>
      </w:r>
      <w:r>
        <w:rPr>
          <w:szCs w:val="24"/>
        </w:rPr>
        <w:fldChar w:fldCharType="end"/>
      </w:r>
      <w:r>
        <w:rPr>
          <w:szCs w:val="24"/>
        </w:rPr>
        <w:t xml:space="preserve">, </w:t>
      </w:r>
      <w:r>
        <w:rPr>
          <w:szCs w:val="24"/>
        </w:rPr>
        <w:fldChar w:fldCharType="begin"/>
      </w:r>
      <w:r>
        <w:rPr>
          <w:szCs w:val="24"/>
        </w:rPr>
        <w:instrText>ADDIN CSL_CITATION {"citationItems":[{"id":"ITEM-1","itemData":{"author":[{"dropping-particle":"","family":"Naufal, M. F., &amp; WIDIYANTO","given":"I.","non-dropping-particle":"","parse-names":false,"suffix":""}],"id":"ITEM-1","issued":{"date-parts":[["2014"]]},"title":"ANALISIS PENGARUH BRAND AWARENESS, NORMA SUBYEKTIF, KEYAKINAN LABEL HALAL TERHADAP BRAND ATTITUDE UNTUK MENINGKATKAN MINAT BELI ULANG KOSMETIK MEREK WARDAH (Studi Kasus Pada Pelanggan Kosmetik Merek Wardah di Kota Semarang)","type":"article-journal"},"uris":["http://www.mendeley.com/documents/?uuid=7ae1bf97-a22c-435c-bcc7-cdbb40dd0a64","http://www.mendeley.com/documents/?uuid=469e522f-16a9-4a88-a4f1-ebdb681fe682"]}],"mendeley":{"formattedCitation":"(Naufal, M. F., &amp; WIDIYANTO, 2014)","plainTextFormattedCitation":"(Naufal, M. F., &amp; WIDIYANTO, 2014)","previouslyFormattedCitation":"(Naufal, M. F., &amp; WIDIYANTO, 2014)"},"properties":{"noteIndex":0},"schema":"https://github.com/citation-style-language/schema/raw/master/csl-citation.json"}</w:instrText>
      </w:r>
      <w:r>
        <w:rPr>
          <w:szCs w:val="24"/>
        </w:rPr>
        <w:fldChar w:fldCharType="separate"/>
      </w:r>
      <w:r>
        <w:rPr>
          <w:noProof/>
          <w:szCs w:val="24"/>
        </w:rPr>
        <w:t>(Naufal, M. F., &amp; WIDIYANTO, 2014)</w:t>
      </w:r>
      <w:r>
        <w:rPr>
          <w:szCs w:val="24"/>
        </w:rPr>
        <w:fldChar w:fldCharType="end"/>
      </w:r>
      <w:r>
        <w:rPr>
          <w:szCs w:val="24"/>
        </w:rPr>
        <w:t xml:space="preserve">, </w:t>
      </w:r>
      <w:r>
        <w:rPr>
          <w:szCs w:val="24"/>
        </w:rPr>
        <w:fldChar w:fldCharType="begin"/>
      </w:r>
      <w:r>
        <w:rPr>
          <w:szCs w:val="24"/>
        </w:rPr>
        <w:instrText>ADDIN CSL_CITATION {"citationItems":[{"id":"ITEM-1","itemData":{"author":[{"dropping-particle":"","family":"Toto Handiman","given":"U","non-dropping-particle":"","parse-names":false,"suffix":""},{"dropping-particle":"","family":"Ali","given":"H","non-dropping-particle":"","parse-names":false,"suffix":""}],"container-title":"International Journal of Business Marketing and Management (IJBMM)","id":"ITEM-1","issued":{"date-parts":[["2019"]]},"title":"The Influence of Brand Knowledge and Brand Relationship On Purchase Decision Through Brand Attachment.","type":"article-journal"},"uris":["http://www.mendeley.com/documents/?uuid=63a954e1-77c6-4a0f-aa3b-a7a9521fc674"]}],"mendeley":{"formattedCitation":"(Toto Handiman &amp; Ali, 2019)","plainTextFormattedCitation":"(Toto Handiman &amp; Ali, 2019)","previouslyFormattedCitation":"(Toto Handiman &amp; Ali, 2019)"},"properties":{"noteIndex":0},"schema":"https://github.com/citation-style-language/schema/raw/master/csl-citation.json"}</w:instrText>
      </w:r>
      <w:r>
        <w:rPr>
          <w:szCs w:val="24"/>
        </w:rPr>
        <w:fldChar w:fldCharType="separate"/>
      </w:r>
      <w:r>
        <w:rPr>
          <w:noProof/>
          <w:szCs w:val="24"/>
        </w:rPr>
        <w:t>(Toto Handiman &amp; Ali, 2019)</w:t>
      </w:r>
      <w:r>
        <w:rPr>
          <w:szCs w:val="24"/>
        </w:rPr>
        <w:fldChar w:fldCharType="end"/>
      </w:r>
      <w:r>
        <w:rPr>
          <w:szCs w:val="24"/>
        </w:rPr>
        <w:t xml:space="preserve">, </w:t>
      </w:r>
      <w:r>
        <w:rPr>
          <w:szCs w:val="24"/>
        </w:rPr>
        <w:fldChar w:fldCharType="begin"/>
      </w:r>
      <w:r>
        <w:rPr>
          <w:szCs w:val="24"/>
        </w:rPr>
        <w:instrText>ADDIN CSL_CITATION {"citationItems":[{"id":"ITEM-1","itemData":{"author":[{"dropping-particle":"","family":"Novansa","given":"","non-dropping-particle":"","parse-names":false,"suffix":""},{"dropping-particle":"","family":"Hafizh","given":"","non-dropping-particle":"","parse-names":false,"suffix":""},{"dropping-particle":"","family":"Ali","given":"H","non-dropping-particle":"","parse-names":false,"suffix":""}],"container-title":"Saudi Journal of Humanities and Social Sciences","id":"ITEM-1","issued":{"date-parts":[["2017"]]},"title":"Purchase Decision Model: Analysis of Brand Image, Brand Awareness and Price (Case Study SMECO Indonesia SME products).","type":"article-journal"},"uris":["http://www.mendeley.com/documents/?uuid=b3b98fd5-59ba-4660-a9f9-79060c67f638"]}],"mendeley":{"formattedCitation":"(Novansa et al., 2017)","plainTextFormattedCitation":"(Novansa et al., 2017)","previouslyFormattedCitation":"(Novansa et al., 2017)"},"properties":{"noteIndex":0},"schema":"https://github.com/citation-style-language/schema/raw/master/csl-citation.json"}</w:instrText>
      </w:r>
      <w:r>
        <w:rPr>
          <w:szCs w:val="24"/>
        </w:rPr>
        <w:fldChar w:fldCharType="separate"/>
      </w:r>
      <w:r>
        <w:rPr>
          <w:noProof/>
          <w:szCs w:val="24"/>
        </w:rPr>
        <w:t>(Novansa et al., 2017)</w:t>
      </w:r>
      <w:r>
        <w:rPr>
          <w:szCs w:val="24"/>
        </w:rPr>
        <w:fldChar w:fldCharType="end"/>
      </w:r>
      <w:r>
        <w:rPr>
          <w:szCs w:val="24"/>
        </w:rPr>
        <w:t>.</w:t>
      </w:r>
    </w:p>
    <w:p w14:paraId="678418EB" w14:textId="77777777" w:rsidR="00FA5069" w:rsidRDefault="002C77ED" w:rsidP="00C325E2">
      <w:pPr>
        <w:pStyle w:val="ListParagraph"/>
        <w:numPr>
          <w:ilvl w:val="0"/>
          <w:numId w:val="6"/>
        </w:numPr>
        <w:spacing w:after="0" w:line="240" w:lineRule="auto"/>
        <w:ind w:left="360"/>
        <w:rPr>
          <w:szCs w:val="24"/>
        </w:rPr>
      </w:pPr>
      <w:r>
        <w:rPr>
          <w:bCs/>
          <w:i/>
          <w:iCs/>
          <w:szCs w:val="24"/>
        </w:rPr>
        <w:t>Precieved Quality</w:t>
      </w:r>
      <w:r>
        <w:rPr>
          <w:b/>
          <w:szCs w:val="24"/>
        </w:rPr>
        <w:tab/>
        <w:t>:</w:t>
      </w:r>
      <w:r>
        <w:rPr>
          <w:szCs w:val="24"/>
        </w:rPr>
        <w:t xml:space="preserve"> </w:t>
      </w:r>
      <w:r>
        <w:rPr>
          <w:szCs w:val="24"/>
        </w:rPr>
        <w:fldChar w:fldCharType="begin"/>
      </w:r>
      <w:r>
        <w:rPr>
          <w:szCs w:val="24"/>
        </w:rPr>
        <w:instrText>ADDIN CSL_CITATION {"citationItems":[{"id":"ITEM-1","itemData":{"author":[{"dropping-particle":"","family":"Sivaram, M., Munawar, N. A., &amp; Ali","given":"H.","non-dropping-particle":"","parse-names":false,"suffix":""}],"container-title":"Dinasti International Journal of Management Science","id":"ITEM-1","issue":"2","issued":{"date-parts":[["2019"]]},"page":"232 - 246","title":"Determination Of Purchase Intent Determination Of Purchase Intention Through Brand Awareness And Perceived Quality (Case Study: For Consumers Pt. Sentosa Santosa Finance Tangerang Area).","type":"article-journal","volume":"1"},"uris":["http://www.mendeley.com/documents/?uuid=e9324d25-e5c9-46b4-b086-3012bda1a4d1","http://www.mendeley.com/documents/?uuid=b35c2330-36b5-4fb8-ad72-22b0e750a6a3"]}],"mendeley":{"formattedCitation":"(Sivaram, M., Munawar, N. A., &amp; Ali, 2019)","plainTextFormattedCitation":"(Sivaram, M., Munawar, N. A., &amp; Ali, 2019)","previouslyFormattedCitation":"(Sivaram, M., Munawar, N. A., &amp; Ali, 2019)"},"properties":{"noteIndex":0},"schema":"https://github.com/citation-style-language/schema/raw/master/csl-citation.json"}</w:instrText>
      </w:r>
      <w:r>
        <w:rPr>
          <w:szCs w:val="24"/>
        </w:rPr>
        <w:fldChar w:fldCharType="separate"/>
      </w:r>
      <w:r>
        <w:rPr>
          <w:noProof/>
          <w:szCs w:val="24"/>
        </w:rPr>
        <w:t>(Sivaram, M., Munawar, N. A., &amp; Ali, 2019)</w:t>
      </w:r>
      <w:r>
        <w:rPr>
          <w:szCs w:val="24"/>
        </w:rPr>
        <w:fldChar w:fldCharType="end"/>
      </w:r>
      <w:r>
        <w:rPr>
          <w:szCs w:val="24"/>
        </w:rPr>
        <w:t xml:space="preserve">, </w:t>
      </w:r>
      <w:r>
        <w:rPr>
          <w:szCs w:val="24"/>
        </w:rPr>
        <w:fldChar w:fldCharType="begin"/>
      </w:r>
      <w:r>
        <w:rPr>
          <w:szCs w:val="24"/>
        </w:rPr>
        <w:instrText>ADDIN CSL_CITATION {"citationItems":[{"id":"ITEM-1","itemData":{"author":[{"dropping-particle":"","family":"Verdilla, V., &amp; Albari","given":"A.","non-dropping-particle":"","parse-names":false,"suffix":""}],"container-title":"Jurnal Manajemen Maranatha","id":"ITEM-1","issue":"2","issued":{"date-parts":[["2018"]]},"page":"81 - 90","title":"Dampak Dimensi Ekuitas Merek Dalam Membentuk Minat Beli Ulang","type":"article-journal","volume":"17"},"uris":["http://www.mendeley.com/documents/?uuid=49e29313-6f6b-40e9-a1c8-80ce629240f0","http://www.mendeley.com/documents/?uuid=871824b8-852b-4ada-a670-a576e7040bf8"]}],"mendeley":{"formattedCitation":"(Verdilla, V., &amp; Albari, 2018)","plainTextFormattedCitation":"(Verdilla, V., &amp; Albari, 2018)","previouslyFormattedCitation":"(Verdilla, V., &amp; Albari, 2018)"},"properties":{"noteIndex":0},"schema":"https://github.com/citation-style-language/schema/raw/master/csl-citation.json"}</w:instrText>
      </w:r>
      <w:r>
        <w:rPr>
          <w:szCs w:val="24"/>
        </w:rPr>
        <w:fldChar w:fldCharType="separate"/>
      </w:r>
      <w:r>
        <w:rPr>
          <w:noProof/>
          <w:szCs w:val="24"/>
        </w:rPr>
        <w:t>(Verdilla, V., &amp; Albari, 2018)</w:t>
      </w:r>
      <w:r>
        <w:rPr>
          <w:szCs w:val="24"/>
        </w:rPr>
        <w:fldChar w:fldCharType="end"/>
      </w:r>
      <w:r>
        <w:rPr>
          <w:szCs w:val="24"/>
        </w:rPr>
        <w:t xml:space="preserve">, </w:t>
      </w:r>
      <w:r>
        <w:rPr>
          <w:szCs w:val="24"/>
        </w:rPr>
        <w:fldChar w:fldCharType="begin"/>
      </w:r>
      <w:r>
        <w:rPr>
          <w:szCs w:val="24"/>
        </w:rPr>
        <w:instrText>ADDIN CSL_CITATION {"citationItems":[{"id":"ITEM-1","itemData":{"author":[{"dropping-particle":"","family":"JOHANNA P","given":"M. Y. R. A.","non-dropping-particle":"","parse-names":false,"suffix":""}],"container-title":"Doctoral dissertation, program Pascasarjana Universitas Diponegoro","id":"ITEM-1","issued":{"date-parts":[["2006"]]},"title":"Analisis Faktor-Faktor yang Mempengaruhi Minat Beli Ulang (Studi Kasus Konsumen Pada Mandala Airline-Semarang)","type":"article-journal"},"uris":["http://www.mendeley.com/documents/?uuid=85959aea-bf7b-4bb9-a098-3275cf235ca7","http://www.mendeley.com/documents/?uuid=6d0ddfef-be18-4be2-86d3-8a4d1c56901b"]}],"mendeley":{"formattedCitation":"(JOHANNA P, 2006)","plainTextFormattedCitation":"(JOHANNA P, 2006)","previouslyFormattedCitation":"(JOHANNA P, 2006)"},"properties":{"noteIndex":0},"schema":"https://github.com/citation-style-language/schema/raw/master/csl-citation.json"}</w:instrText>
      </w:r>
      <w:r>
        <w:rPr>
          <w:szCs w:val="24"/>
        </w:rPr>
        <w:fldChar w:fldCharType="separate"/>
      </w:r>
      <w:r>
        <w:rPr>
          <w:noProof/>
          <w:szCs w:val="24"/>
        </w:rPr>
        <w:t>(JOHANNA P, 2006)</w:t>
      </w:r>
      <w:r>
        <w:rPr>
          <w:szCs w:val="24"/>
        </w:rPr>
        <w:fldChar w:fldCharType="end"/>
      </w:r>
      <w:r>
        <w:rPr>
          <w:szCs w:val="24"/>
        </w:rPr>
        <w:t xml:space="preserve">, </w:t>
      </w:r>
      <w:r>
        <w:rPr>
          <w:szCs w:val="24"/>
        </w:rPr>
        <w:fldChar w:fldCharType="begin"/>
      </w:r>
      <w:r>
        <w:rPr>
          <w:szCs w:val="24"/>
        </w:rPr>
        <w:instrText>ADDIN CSL_CITATION {"citationItems":[{"id":"ITEM-1","itemData":{"author":[{"dropping-particle":"","family":"Hudaya","given":"A.","non-dropping-particle":"","parse-names":false,"suffix":""}],"container-title":"urnal Ilmiah Manajemen dan Bisnis","id":"ITEM-1","issue":"1","issued":{"date-parts":[["2020"]]},"page":"335217","title":"Analisa Factor yang Mempengaruhi Niat Pembelian Kembali pada Private Label","type":"article-journal","volume":"6"},"uris":["http://www.mendeley.com/documents/?uuid=628773d7-67e2-449a-a5a6-96b0f1a589ed","http://www.mendeley.com/documents/?uuid=d9de50ab-572d-4d22-ad11-f8136ac7205c"]}],"mendeley":{"formattedCitation":"(Hudaya, 2020)","plainTextFormattedCitation":"(Hudaya, 2020)","previouslyFormattedCitation":"(Hudaya, 2020)"},"properties":{"noteIndex":0},"schema":"https://github.com/citation-style-language/schema/raw/master/csl-citation.json"}</w:instrText>
      </w:r>
      <w:r>
        <w:rPr>
          <w:szCs w:val="24"/>
        </w:rPr>
        <w:fldChar w:fldCharType="separate"/>
      </w:r>
      <w:r>
        <w:rPr>
          <w:noProof/>
          <w:szCs w:val="24"/>
        </w:rPr>
        <w:t>(Hudaya, 2020)</w:t>
      </w:r>
      <w:r>
        <w:rPr>
          <w:szCs w:val="24"/>
        </w:rPr>
        <w:fldChar w:fldCharType="end"/>
      </w:r>
      <w:r>
        <w:rPr>
          <w:szCs w:val="24"/>
        </w:rPr>
        <w:t xml:space="preserve">, </w:t>
      </w:r>
      <w:r>
        <w:rPr>
          <w:szCs w:val="24"/>
        </w:rPr>
        <w:fldChar w:fldCharType="begin"/>
      </w:r>
      <w:r>
        <w:rPr>
          <w:szCs w:val="24"/>
        </w:rPr>
        <w:instrText>ADDIN CSL_CITATION {"citationItems":[{"id":"ITEM-1","itemData":{"author":[{"dropping-particle":"","family":"Japarianto","given":"E.","non-dropping-particle":"","parse-names":false,"suffix":""}],"container-title":"Jurnal Manajemen Pemasaran","id":"ITEM-1","issue":"1","issued":{"date-parts":[["2019"]]},"page":"17 - 26","title":"Pengaruh Retail Service Quality Terhadap Minat Berkunjung Ulang Mall Di Surabaya Melalui Perceived Quality dan Customer Satisfaction Sebagai Variabel Intervening","type":"article-journal","volume":"13"},"uris":["http://www.mendeley.com/documents/?uuid=4a323c5c-d27f-4bef-920e-744c64cc8722","http://www.mendeley.com/documents/?uuid=db5bc322-6b0c-430e-af52-6c810f8815cb"]}],"mendeley":{"formattedCitation":"(Japarianto, 2019)","plainTextFormattedCitation":"(Japarianto, 2019)","previouslyFormattedCitation":"(Japarianto, 2019)"},"properties":{"noteIndex":0},"schema":"https://github.com/citation-style-language/schema/raw/master/csl-citation.json"}</w:instrText>
      </w:r>
      <w:r>
        <w:rPr>
          <w:szCs w:val="24"/>
        </w:rPr>
        <w:fldChar w:fldCharType="separate"/>
      </w:r>
      <w:r>
        <w:rPr>
          <w:noProof/>
          <w:szCs w:val="24"/>
        </w:rPr>
        <w:t>(Japarianto, 2019)</w:t>
      </w:r>
      <w:r>
        <w:rPr>
          <w:szCs w:val="24"/>
        </w:rPr>
        <w:fldChar w:fldCharType="end"/>
      </w:r>
      <w:r>
        <w:rPr>
          <w:szCs w:val="24"/>
        </w:rPr>
        <w:t xml:space="preserve">, </w:t>
      </w:r>
      <w:r>
        <w:rPr>
          <w:szCs w:val="24"/>
        </w:rPr>
        <w:fldChar w:fldCharType="begin"/>
      </w:r>
      <w:r>
        <w:rPr>
          <w:szCs w:val="24"/>
        </w:rPr>
        <w:instrText>ADDIN CSL_CITATION {"citationItems":[{"id":"ITEM-1","itemData":{"DOI":"https://doi.org/10.21276/sjbms.2017.2.11.7","author":[{"dropping-particle":"","family":"Indarsin","given":"T","non-dropping-particle":"","parse-names":false,"suffix":""},{"dropping-particle":"","family":"Ali","given":"H","non-dropping-particle":"","parse-names":false,"suffix":""}],"container-title":"Saudi Journal of Business and Management Studies","id":"ITEM-1","issued":{"date-parts":[["2017"]]},"title":"Attitude toward Using m-Commerce: The Analysis of Perceived Usefulness Perceived Ease of Use, and Perceived Trust: Case Study in Ikens Wholesale Trade, Jakarta – Indonesia.","type":"article-journal"},"uris":["http://www.mendeley.com/documents/?uuid=bc7773f8-7608-4472-99bf-625bbe6359ee"]}],"mendeley":{"formattedCitation":"(Indarsin &amp; Ali, 2017)","plainTextFormattedCitation":"(Indarsin &amp; Ali, 2017)","previouslyFormattedCitation":"(Indarsin &amp; Ali, 2017)"},"properties":{"noteIndex":0},"schema":"https://github.com/citation-style-language/schema/raw/master/csl-citation.json"}</w:instrText>
      </w:r>
      <w:r>
        <w:rPr>
          <w:szCs w:val="24"/>
        </w:rPr>
        <w:fldChar w:fldCharType="separate"/>
      </w:r>
      <w:r>
        <w:rPr>
          <w:noProof/>
          <w:szCs w:val="24"/>
        </w:rPr>
        <w:t>(Indarsin &amp; Ali, 2017)</w:t>
      </w:r>
      <w:r>
        <w:rPr>
          <w:szCs w:val="24"/>
        </w:rPr>
        <w:fldChar w:fldCharType="end"/>
      </w:r>
      <w:r>
        <w:rPr>
          <w:szCs w:val="24"/>
        </w:rPr>
        <w:t>.</w:t>
      </w:r>
    </w:p>
    <w:p w14:paraId="51BCD9FE" w14:textId="77777777" w:rsidR="00FA5069" w:rsidRDefault="002C77ED" w:rsidP="00C325E2">
      <w:pPr>
        <w:pStyle w:val="ListParagraph"/>
        <w:numPr>
          <w:ilvl w:val="0"/>
          <w:numId w:val="6"/>
        </w:numPr>
        <w:spacing w:after="0" w:line="240" w:lineRule="auto"/>
        <w:ind w:left="360"/>
        <w:rPr>
          <w:szCs w:val="24"/>
        </w:rPr>
      </w:pPr>
      <w:r>
        <w:rPr>
          <w:bCs/>
          <w:szCs w:val="24"/>
        </w:rPr>
        <w:lastRenderedPageBreak/>
        <w:t>Harga</w:t>
      </w:r>
      <w:r>
        <w:rPr>
          <w:bCs/>
          <w:szCs w:val="24"/>
        </w:rPr>
        <w:tab/>
      </w:r>
      <w:r>
        <w:rPr>
          <w:b/>
          <w:szCs w:val="24"/>
        </w:rPr>
        <w:tab/>
      </w:r>
      <w:r>
        <w:rPr>
          <w:b/>
          <w:szCs w:val="24"/>
        </w:rPr>
        <w:tab/>
        <w:t>:</w:t>
      </w:r>
      <w:r>
        <w:rPr>
          <w:szCs w:val="24"/>
        </w:rPr>
        <w:t xml:space="preserve"> </w:t>
      </w:r>
      <w:r>
        <w:rPr>
          <w:szCs w:val="24"/>
        </w:rPr>
        <w:fldChar w:fldCharType="begin"/>
      </w:r>
      <w:r>
        <w:rPr>
          <w:szCs w:val="24"/>
        </w:rPr>
        <w:instrText>ADDIN CSL_CITATION {"citationItems":[{"id":"ITEM-1","itemData":{"author":[{"dropping-particle":"","family":"Ikhsani","given":"Khilyatin","non-dropping-particle":"","parse-names":false,"suffix":""},{"dropping-particle":"","family":"Ali","given":"Hapzi","non-dropping-particle":"","parse-names":false,"suffix":""}],"container-title":"Jurnal SWOT","id":"ITEM-1","issue":"3","issued":{"date-parts":[["2017"]]},"page":"523-541","title":"Keputusan Pembelian: Analisis Kualitas Produk, Harga dan Brand Awareness (Studi Kasus Produk Teh Botol Sosro di Giant Mall Permata Tangerang).","type":"article-journal","volume":"VII"},"uris":["http://www.mendeley.com/documents/?uuid=f81ced6c-9a15-4258-abfc-3cc33cc6940c"]}],"mendeley":{"formattedCitation":"(Ikhsani &amp; Ali, 2017)","plainTextFormattedCitation":"(Ikhsani &amp; Ali, 2017)","previouslyFormattedCitation":"(Ikhsani &amp; Ali, 2017)"},"properties":{"noteIndex":0},"schema":"https://github.com/citation-style-language/schema/raw/master/csl-citation.json"}</w:instrText>
      </w:r>
      <w:r>
        <w:rPr>
          <w:szCs w:val="24"/>
        </w:rPr>
        <w:fldChar w:fldCharType="separate"/>
      </w:r>
      <w:r>
        <w:rPr>
          <w:noProof/>
          <w:szCs w:val="24"/>
        </w:rPr>
        <w:t>(Ikhsani &amp; Ali, 2017)</w:t>
      </w:r>
      <w:r>
        <w:rPr>
          <w:szCs w:val="24"/>
        </w:rPr>
        <w:fldChar w:fldCharType="end"/>
      </w:r>
      <w:r>
        <w:rPr>
          <w:szCs w:val="24"/>
        </w:rPr>
        <w:t xml:space="preserve">, </w:t>
      </w:r>
      <w:r>
        <w:rPr>
          <w:szCs w:val="24"/>
        </w:rPr>
        <w:fldChar w:fldCharType="begin"/>
      </w:r>
      <w:r>
        <w:rPr>
          <w:szCs w:val="24"/>
        </w:rPr>
        <w:instrText>ADDIN CSL_CITATION {"citationItems":[{"id":"ITEM-1","itemData":{"author":[{"dropping-particle":"","family":"Sulistiorini","given":"M.S","non-dropping-particle":"","parse-names":false,"suffix":""},{"dropping-particle":"","family":"Ali","given":"H","non-dropping-particle":"","parse-names":false,"suffix":""}],"container-title":"International Journal of Applied Business and Economic Research","id":"ITEM-1","issued":{"date-parts":[["2017"]]},"title":"Customer satisfaction model: Product analysis, price, promotion and distribution (case study at PT Integrasia Utama).","type":"article-journal"},"uris":["http://www.mendeley.com/documents/?uuid=abda5ef4-4e68-4111-afc4-24fc20b28514"]}],"mendeley":{"formattedCitation":"(Sulistiorini &amp; Ali, 2017)","plainTextFormattedCitation":"(Sulistiorini &amp; Ali, 2017)"},"properties":{"noteIndex":0},"schema":"https://github.com/citation-style-language/schema/raw/master/csl-citation.json"}</w:instrText>
      </w:r>
      <w:r>
        <w:rPr>
          <w:szCs w:val="24"/>
        </w:rPr>
        <w:fldChar w:fldCharType="separate"/>
      </w:r>
      <w:r>
        <w:rPr>
          <w:noProof/>
          <w:szCs w:val="24"/>
        </w:rPr>
        <w:t>(Sulistiorini &amp; Ali, 2017)</w:t>
      </w:r>
      <w:r>
        <w:rPr>
          <w:szCs w:val="24"/>
        </w:rPr>
        <w:fldChar w:fldCharType="end"/>
      </w:r>
      <w:r>
        <w:rPr>
          <w:szCs w:val="24"/>
        </w:rPr>
        <w:t xml:space="preserve">, </w:t>
      </w:r>
      <w:r>
        <w:rPr>
          <w:szCs w:val="24"/>
        </w:rPr>
        <w:fldChar w:fldCharType="begin"/>
      </w:r>
      <w:r>
        <w:rPr>
          <w:szCs w:val="24"/>
        </w:rPr>
        <w:instrText>ADDIN CSL_CITATION {"citationItems":[{"id":"ITEM-1","itemData":{"DOI":"10.21276/sb","author":[{"dropping-particle":"","family":"Anggita","given":"Rizza","non-dropping-particle":"","parse-names":false,"suffix":""},{"dropping-particle":"","family":"Ali","given":"Hapzi","non-dropping-particle":"","parse-names":false,"suffix":""}],"container-title":"Scholars Bulletin","id":"ITEM-1","issue":"6","issued":{"date-parts":[["2017"]]},"page":"261-272","title":"The Influence of Product Quality, Service Quality and Price to Purchase Decision of SGM Bunda Milk (Study on PT. Sarihusada Generasi Mahardika Region Jakarta, South Tangerang District)","type":"article-journal","volume":"3"},"uris":["http://www.mendeley.com/documents/?uuid=25a89ddb-983c-44e7-bb69-84332e8a36bb"]}],"mendeley":{"formattedCitation":"(Anggita &amp; Ali, 2017)","plainTextFormattedCitation":"(Anggita &amp; Ali, 2017)","previouslyFormattedCitation":"(Anggita &amp; Ali, 2017)"},"properties":{"noteIndex":0},"schema":"https://github.com/citation-style-language/schema/raw/master/csl-citation.json"}</w:instrText>
      </w:r>
      <w:r>
        <w:rPr>
          <w:szCs w:val="24"/>
        </w:rPr>
        <w:fldChar w:fldCharType="separate"/>
      </w:r>
      <w:r>
        <w:rPr>
          <w:noProof/>
          <w:szCs w:val="24"/>
        </w:rPr>
        <w:t>(Anggita &amp; Ali, 2017)</w:t>
      </w:r>
      <w:r>
        <w:rPr>
          <w:szCs w:val="24"/>
        </w:rPr>
        <w:fldChar w:fldCharType="end"/>
      </w:r>
      <w:r>
        <w:rPr>
          <w:szCs w:val="24"/>
        </w:rPr>
        <w:t xml:space="preserve">, </w:t>
      </w:r>
      <w:r>
        <w:rPr>
          <w:szCs w:val="24"/>
        </w:rPr>
        <w:fldChar w:fldCharType="begin"/>
      </w:r>
      <w:r>
        <w:rPr>
          <w:szCs w:val="24"/>
        </w:rPr>
        <w:instrText>ADDIN CSL_CITATION {"citationItems":[{"id":"ITEM-1","itemData":{"ISSN":"22011323","abstract":"The purpose of this study is to explore the differences between two different groups, namely the locals and the former tourists in Yogyakarta, in their perception of the affective image, cognitive image, unique image, price image, and place attachment in Yogyakarta. The population in this study is the city of Yogyakarta as a tourist community. The determination of the sample size of the population is based on those suggested by the tool analyse. The sample was selected using a random sample. The total sample is 260 respondents of this study consisted of two groups of the urban sample in Yogyakarta. The sample is 260 respondents consisting of 128 residents (49.2%) and 132 previous ratings (50.8%) in Yogyakarta. Data Analysis generally confirms the structural relationship of all components of the image and visiting decisions from word of mouth. However, differences were identified between two groups in terms of the perception of the image of their destination and their decision to engage in communication by word of mouth. Especially, people involved through word of mouth mainly influenced by the overall image of the destination component.","author":[{"dropping-particle":"","family":"Widayati","given":"Christina Catur","non-dropping-particle":"","parse-names":false,"suffix":""},{"dropping-particle":"","family":"Ali","given":"Hapzi","non-dropping-particle":"","parse-names":false,"suffix":""},{"dropping-particle":"","family":"Permana","given":"Dudi","non-dropping-particle":"","parse-names":false,"suffix":""},{"dropping-particle":"","family":"Nugroho","given":"Arissetyanto","non-dropping-particle":"","parse-names":false,"suffix":""}],"container-title":"International Journal of Innovation, Creativity and Change","id":"ITEM-1","issue":"3","issued":{"date-parts":[["2020"]]},"page":"177-196","title":"The role of destination image on visiting decisions through word of mouth in urban tourism in Yogyakarta","type":"article-journal","volume":"12"},"uris":["http://www.mendeley.com/documents/?uuid=d983c147-76d0-4db2-aca0-20a6334a8979"]}],"mendeley":{"formattedCitation":"(Widayati et al., 2020)","plainTextFormattedCitation":"(Widayati et al., 2020)","previouslyFormattedCitation":"(Widayati et al., 2020)"},"properties":{"noteIndex":0},"schema":"https://github.com/citation-style-language/schema/raw/master/csl-citation.json"}</w:instrText>
      </w:r>
      <w:r>
        <w:rPr>
          <w:szCs w:val="24"/>
        </w:rPr>
        <w:fldChar w:fldCharType="separate"/>
      </w:r>
      <w:r>
        <w:rPr>
          <w:noProof/>
          <w:szCs w:val="24"/>
        </w:rPr>
        <w:t>(Widayati et al., 2020)</w:t>
      </w:r>
      <w:r>
        <w:rPr>
          <w:szCs w:val="24"/>
        </w:rPr>
        <w:fldChar w:fldCharType="end"/>
      </w:r>
      <w:r>
        <w:rPr>
          <w:szCs w:val="24"/>
        </w:rPr>
        <w:t xml:space="preserve">, </w:t>
      </w:r>
      <w:r>
        <w:rPr>
          <w:szCs w:val="24"/>
        </w:rPr>
        <w:fldChar w:fldCharType="begin"/>
      </w:r>
      <w:r>
        <w:rPr>
          <w:szCs w:val="24"/>
        </w:rPr>
        <w:instrText>ADDIN CSL_CITATION {"citationItems":[{"id":"ITEM-1","itemData":{"author":[{"dropping-particle":"","family":"Irwanto","given":"A","non-dropping-particle":"","parse-names":false,"suffix":""},{"dropping-particle":"","family":"Rohman","given":"F","non-dropping-particle":"","parse-names":false,"suffix":""}],"container-title":"Jurnal Aplikasi Manajemen","id":"ITEM-1","issue":"1","issued":{"date-parts":[["2013"]]},"page":"85-94","title":"Analisis Pengaruh Kualitas Produk dan Strategi Harga terhadap Kepuasan Pelanggan, dan Pengaruhnya pada Terbentuknya Word-of-mouth di Perumahan Madani Group Jabodetabek.","type":"article-journal","volume":"11"},"uris":["http://www.mendeley.com/documents/?uuid=457ab72a-659b-40af-bc8a-20b4f5643845"]}],"mendeley":{"formattedCitation":"(Irwanto &amp; Rohman, 2013)","plainTextFormattedCitation":"(Irwanto &amp; Rohman, 2013)","previouslyFormattedCitation":"(Irwanto &amp; Rohman, 2013)"},"properties":{"noteIndex":0},"schema":"https://github.com/citation-style-language/schema/raw/master/csl-citation.json"}</w:instrText>
      </w:r>
      <w:r>
        <w:rPr>
          <w:szCs w:val="24"/>
        </w:rPr>
        <w:fldChar w:fldCharType="separate"/>
      </w:r>
      <w:r>
        <w:rPr>
          <w:noProof/>
          <w:szCs w:val="24"/>
        </w:rPr>
        <w:t>(Irwanto &amp; Rohman, 2013)</w:t>
      </w:r>
      <w:r>
        <w:rPr>
          <w:szCs w:val="24"/>
        </w:rPr>
        <w:fldChar w:fldCharType="end"/>
      </w:r>
      <w:r>
        <w:rPr>
          <w:szCs w:val="24"/>
        </w:rPr>
        <w:t xml:space="preserve">, </w:t>
      </w:r>
      <w:r>
        <w:rPr>
          <w:szCs w:val="24"/>
        </w:rPr>
        <w:fldChar w:fldCharType="begin"/>
      </w:r>
      <w:r>
        <w:rPr>
          <w:szCs w:val="24"/>
        </w:rPr>
        <w:instrText>ADDIN CSL_CITATION {"citationItems":[{"id":"ITEM-1","itemData":{"author":[{"dropping-particle":"","family":"Lestari","given":"Anik","non-dropping-particle":"","parse-names":false,"suffix":""}],"container-title":"Buletin Ekonomi","id":"ITEM-1","issued":{"date-parts":[["2013"]]},"page":"1-86","title":"PENGARUH KUALITAS LAYANAN DAN HARGA TERHADAP WORD OF MOUTH DENGAN KEPUASAN PELANGGAN SEBAGAI VARIABEL INTERVENING (STUDI PADA PENGUNJUNG TIMEZONE PLAZA SURABAYA)","type":"article-journal","volume":"11(1)"},"uris":["http://www.mendeley.com/documents/?uuid=e3a11672-7d61-4f1f-956d-50178121031c"]}],"mendeley":{"formattedCitation":"(Lestari, 2013)","plainTextFormattedCitation":"(Lestari, 2013)","previouslyFormattedCitation":"(Lestari, 2013)"},"properties":{"noteIndex":0},"schema":"https://github.com/citation-style-language/schema/raw/master/csl-citation.json"}</w:instrText>
      </w:r>
      <w:r>
        <w:rPr>
          <w:szCs w:val="24"/>
        </w:rPr>
        <w:fldChar w:fldCharType="separate"/>
      </w:r>
      <w:r>
        <w:rPr>
          <w:noProof/>
          <w:szCs w:val="24"/>
        </w:rPr>
        <w:t>(Lestari, 2013)</w:t>
      </w:r>
      <w:r>
        <w:rPr>
          <w:szCs w:val="24"/>
        </w:rPr>
        <w:fldChar w:fldCharType="end"/>
      </w:r>
      <w:r>
        <w:rPr>
          <w:szCs w:val="24"/>
        </w:rPr>
        <w:t xml:space="preserve">, </w:t>
      </w:r>
      <w:r>
        <w:rPr>
          <w:szCs w:val="24"/>
        </w:rPr>
        <w:fldChar w:fldCharType="begin"/>
      </w:r>
      <w:r>
        <w:rPr>
          <w:szCs w:val="24"/>
        </w:rPr>
        <w:instrText>ADDIN CSL_CITATION {"citationItems":[{"id":"ITEM-1","itemData":{"author":[{"dropping-particle":"","family":"Rambe","given":"N","non-dropping-particle":"","parse-names":false,"suffix":""},{"dropping-particle":"","family":"Maksum","given":"C","non-dropping-particle":"","parse-names":false,"suffix":""},{"dropping-particle":"","family":"Yasin","given":"M","non-dropping-particle":"","parse-names":false,"suffix":""}],"container-title":"EKOBISMAN-JURNAL EKONOMI BISNIS DAN MANAJEMEN","id":"ITEM-1","issue":"3","issued":{"date-parts":[["2017"]]},"page":"241-261","title":"Pengaruh Pelayanan, Citra Merek dan Harga Terhadap Pembelian Ulang Melalui Kepuasan Pelanggan dan Word of Mouth.","type":"article-journal","volume":"1"},"uris":["http://www.mendeley.com/documents/?uuid=3aa776d3-4d54-42ed-a78d-621aec28d26a"]}],"mendeley":{"formattedCitation":"(Rambe et al., 2017)","plainTextFormattedCitation":"(Rambe et al., 2017)","previouslyFormattedCitation":"(Rambe et al., 2017)"},"properties":{"noteIndex":0},"schema":"https://github.com/citation-style-language/schema/raw/master/csl-citation.json"}</w:instrText>
      </w:r>
      <w:r>
        <w:rPr>
          <w:szCs w:val="24"/>
        </w:rPr>
        <w:fldChar w:fldCharType="separate"/>
      </w:r>
      <w:r>
        <w:rPr>
          <w:noProof/>
          <w:szCs w:val="24"/>
        </w:rPr>
        <w:t>(Rambe et al., 2017)</w:t>
      </w:r>
      <w:r>
        <w:rPr>
          <w:szCs w:val="24"/>
        </w:rPr>
        <w:fldChar w:fldCharType="end"/>
      </w:r>
      <w:r>
        <w:rPr>
          <w:szCs w:val="24"/>
        </w:rPr>
        <w:t xml:space="preserve">, </w:t>
      </w:r>
      <w:r>
        <w:rPr>
          <w:szCs w:val="24"/>
        </w:rPr>
        <w:fldChar w:fldCharType="begin"/>
      </w:r>
      <w:r>
        <w:rPr>
          <w:szCs w:val="24"/>
        </w:rPr>
        <w:instrText>ADDIN CSL_CITATION {"citationItems":[{"id":"ITEM-1","itemData":{"author":[{"dropping-particle":"","family":"Laksono","given":"J A","non-dropping-particle":"","parse-names":false,"suffix":""}],"id":"ITEM-1","issued":{"date-parts":[["2013"]]},"publisher":"Diponegoro University","title":"Analisis faktor-faktor yang mempengaruhi kepuasan Konsumen Serta Pengaruhnya Terhadap Word of Mouth (WOM) Pada CV Aneka Usaha di Semarang","type":"thesis"},"uris":["http://www.mendeley.com/documents/?uuid=bc481ce4-59e1-4edc-b480-72aaf5577a4c"]}],"mendeley":{"formattedCitation":"(Laksono, 2013)","plainTextFormattedCitation":"(Laksono, 2013)","previouslyFormattedCitation":"(Laksono, 2013)"},"properties":{"noteIndex":0},"schema":"https://github.com/citation-style-language/schema/raw/master/csl-citation.json"}</w:instrText>
      </w:r>
      <w:r>
        <w:rPr>
          <w:szCs w:val="24"/>
        </w:rPr>
        <w:fldChar w:fldCharType="separate"/>
      </w:r>
      <w:r>
        <w:rPr>
          <w:noProof/>
          <w:szCs w:val="24"/>
        </w:rPr>
        <w:t>(Laksono, 2013)</w:t>
      </w:r>
      <w:r>
        <w:rPr>
          <w:szCs w:val="24"/>
        </w:rPr>
        <w:fldChar w:fldCharType="end"/>
      </w:r>
      <w:r>
        <w:rPr>
          <w:szCs w:val="24"/>
        </w:rPr>
        <w:t xml:space="preserve">, </w:t>
      </w:r>
      <w:r>
        <w:rPr>
          <w:szCs w:val="24"/>
        </w:rPr>
        <w:fldChar w:fldCharType="begin"/>
      </w:r>
      <w:r>
        <w:rPr>
          <w:szCs w:val="24"/>
        </w:rPr>
        <w:instrText>ADDIN CSL_CITATION {"citationItems":[{"id":"ITEM-1","itemData":{"author":[{"dropping-particle":"","family":"Lonardo","given":"L","non-dropping-particle":"","parse-names":false,"suffix":""},{"dropping-particle":"","family":"Soelasih","given":"Y","non-dropping-particle":"","parse-names":false,"suffix":""}],"container-title":"Jurnal Manajemen","id":"ITEM-1","issue":"1","issued":{"date-parts":[["2014"]]},"page":"28-40","title":"Analisis Pengaruh Kualitas Produk, Harga, dan Lingkungan Fisik Perusahaan Kue Lapis Legit XYZ Terhadap Kepuasan Konsumen Dalam Membangun Word of Mouth Positif.","type":"article-journal","volume":"11"},"uris":["http://www.mendeley.com/documents/?uuid=fad72c76-3d77-4d64-b290-dfdbc3036cf5"]}],"mendeley":{"formattedCitation":"(Lonardo &amp; Soelasih, 2014)","plainTextFormattedCitation":"(Lonardo &amp; Soelasih, 2014)","previouslyFormattedCitation":"(Lonardo &amp; Soelasih, 2014)"},"properties":{"noteIndex":0},"schema":"https://github.com/citation-style-language/schema/raw/master/csl-citation.json"}</w:instrText>
      </w:r>
      <w:r>
        <w:rPr>
          <w:szCs w:val="24"/>
        </w:rPr>
        <w:fldChar w:fldCharType="separate"/>
      </w:r>
      <w:r>
        <w:rPr>
          <w:noProof/>
          <w:szCs w:val="24"/>
        </w:rPr>
        <w:t>(Lonardo &amp; Soelasih, 2014)</w:t>
      </w:r>
      <w:r>
        <w:rPr>
          <w:szCs w:val="24"/>
        </w:rPr>
        <w:fldChar w:fldCharType="end"/>
      </w:r>
      <w:r>
        <w:rPr>
          <w:szCs w:val="24"/>
        </w:rPr>
        <w:t xml:space="preserve">, </w:t>
      </w:r>
      <w:r>
        <w:rPr>
          <w:szCs w:val="24"/>
        </w:rPr>
        <w:fldChar w:fldCharType="begin"/>
      </w:r>
      <w:r>
        <w:rPr>
          <w:szCs w:val="24"/>
        </w:rPr>
        <w:instrText>ADDIN CSL_CITATION {"citationItems":[{"id":"ITEM-1","itemData":{"author":[{"dropping-particle":"","family":"Novansa","given":"","non-dropping-particle":"","parse-names":false,"suffix":""},{"dropping-particle":"","family":"Hafizh","given":"","non-dropping-particle":"","parse-names":false,"suffix":""},{"dropping-particle":"","family":"Ali","given":"H","non-dropping-particle":"","parse-names":false,"suffix":""}],"container-title":"Saudi Journal of Humanities and Social Sciences","id":"ITEM-1","issued":{"date-parts":[["2017"]]},"title":"Purchase Decision Model: Analysis of Brand Image, Brand Awareness and Price (Case Study SMECO Indonesia SME products).","type":"article-journal"},"uris":["http://www.mendeley.com/documents/?uuid=b3b98fd5-59ba-4660-a9f9-79060c67f638"]}],"mendeley":{"formattedCitation":"(Novansa et al., 2017)","plainTextFormattedCitation":"(Novansa et al., 2017)","previouslyFormattedCitation":"(Novansa et al., 2017)"},"properties":{"noteIndex":0},"schema":"https://github.com/citation-style-language/schema/raw/master/csl-citation.json"}</w:instrText>
      </w:r>
      <w:r>
        <w:rPr>
          <w:szCs w:val="24"/>
        </w:rPr>
        <w:fldChar w:fldCharType="separate"/>
      </w:r>
      <w:r>
        <w:rPr>
          <w:noProof/>
          <w:szCs w:val="24"/>
        </w:rPr>
        <w:t>(Novansa et al., 2017)</w:t>
      </w:r>
      <w:r>
        <w:rPr>
          <w:szCs w:val="24"/>
        </w:rPr>
        <w:fldChar w:fldCharType="end"/>
      </w:r>
      <w:r>
        <w:rPr>
          <w:szCs w:val="24"/>
        </w:rPr>
        <w:t>.</w:t>
      </w:r>
    </w:p>
    <w:p w14:paraId="5503D152" w14:textId="77777777" w:rsidR="00FA5069" w:rsidRDefault="002C77ED" w:rsidP="00C325E2">
      <w:pPr>
        <w:pStyle w:val="ListParagraph"/>
        <w:numPr>
          <w:ilvl w:val="0"/>
          <w:numId w:val="6"/>
        </w:numPr>
        <w:spacing w:after="0" w:line="240" w:lineRule="auto"/>
        <w:ind w:left="360"/>
        <w:rPr>
          <w:szCs w:val="24"/>
        </w:rPr>
      </w:pPr>
      <w:r>
        <w:rPr>
          <w:bCs/>
          <w:szCs w:val="24"/>
        </w:rPr>
        <w:t>Promosi</w:t>
      </w:r>
      <w:r>
        <w:rPr>
          <w:b/>
          <w:szCs w:val="24"/>
        </w:rPr>
        <w:tab/>
      </w:r>
      <w:r>
        <w:rPr>
          <w:b/>
          <w:szCs w:val="24"/>
        </w:rPr>
        <w:tab/>
        <w:t>:</w:t>
      </w:r>
      <w:r>
        <w:rPr>
          <w:szCs w:val="24"/>
        </w:rPr>
        <w:t xml:space="preserve"> </w:t>
      </w:r>
      <w:r>
        <w:rPr>
          <w:szCs w:val="24"/>
        </w:rPr>
        <w:fldChar w:fldCharType="begin"/>
      </w:r>
      <w:r>
        <w:rPr>
          <w:szCs w:val="24"/>
        </w:rPr>
        <w:instrText>ADDIN CSL_CITATION {"citationItems":[{"id":"ITEM-1","itemData":{"DOI":"https://doi.org/10.21276/sjbms.2018.3.1.12","author":[{"dropping-particle":"","family":"Ali","given":"H","non-dropping-particle":"","parse-names":false,"suffix":""},{"dropping-particle":"","family":"Narulita","given":"E","non-dropping-particle":"","parse-names":false,"suffix":""},{"dropping-particle":"","family":"Nurmahdi","given":"A","non-dropping-particle":"","parse-names":false,"suffix":""}],"container-title":"Business and Management Studies","id":"ITEM-1","issued":{"date-parts":[["2018"]]},"title":"Saudi Journal of Business and Management Studies ( SJBMS ) The Influence of Service Quality , Brand Image and Promotion on Purchase Decision at MCU Eka Hospital.","type":"article-journal"},"uris":["http://www.mendeley.com/documents/?uuid=3a13bae1-e431-48d4-8272-5363ae003b7b"]}],"mendeley":{"formattedCitation":"(H Ali et al., 2018)","plainTextFormattedCitation":"(H Ali et al., 2018)","previouslyFormattedCitation":"(H Ali et al., 2018)"},"properties":{"noteIndex":0},"schema":"https://github.com/citation-style-language/schema/raw/master/csl-citation.json"}</w:instrText>
      </w:r>
      <w:r>
        <w:rPr>
          <w:szCs w:val="24"/>
        </w:rPr>
        <w:fldChar w:fldCharType="separate"/>
      </w:r>
      <w:r>
        <w:rPr>
          <w:noProof/>
          <w:szCs w:val="24"/>
        </w:rPr>
        <w:t>(H Ali et al., 2018)</w:t>
      </w:r>
      <w:r>
        <w:rPr>
          <w:szCs w:val="24"/>
        </w:rPr>
        <w:fldChar w:fldCharType="end"/>
      </w:r>
      <w:r>
        <w:rPr>
          <w:szCs w:val="24"/>
        </w:rPr>
        <w:t xml:space="preserve">, </w:t>
      </w:r>
      <w:r>
        <w:rPr>
          <w:szCs w:val="24"/>
        </w:rPr>
        <w:fldChar w:fldCharType="begin"/>
      </w:r>
      <w:r>
        <w:rPr>
          <w:szCs w:val="24"/>
        </w:rPr>
        <w:instrText>ADDIN CSL_CITATION {"citationItems":[{"id":"ITEM-1","itemData":{"author":[{"dropping-particle":"","family":"Prihartono","given":"","non-dropping-particle":"","parse-names":false,"suffix":""},{"dropping-particle":"","family":"Ali","given":"H","non-dropping-particle":"","parse-names":false,"suffix":""}],"container-title":"Talent Development and Excellence","id":"ITEM-1","issued":{"date-parts":[["2020"]]},"title":"The promises ethics and marketing concept strategy as a competitive advantage on private higher education (A survey on perception of product attributes and promotion mix in Indonesia).","type":"article-journal"},"uris":["http://www.mendeley.com/documents/?uuid=f73e2e64-a9ce-44f3-8c24-ac7fe57bcee2"]}],"mendeley":{"formattedCitation":"(Prihartono &amp; Ali, 2020)","plainTextFormattedCitation":"(Prihartono &amp; Ali, 2020)","previouslyFormattedCitation":"(Prihartono &amp; Ali, 2020)"},"properties":{"noteIndex":0},"schema":"https://github.com/citation-style-language/schema/raw/master/csl-citation.json"}</w:instrText>
      </w:r>
      <w:r>
        <w:rPr>
          <w:szCs w:val="24"/>
        </w:rPr>
        <w:fldChar w:fldCharType="separate"/>
      </w:r>
      <w:r>
        <w:rPr>
          <w:noProof/>
          <w:szCs w:val="24"/>
        </w:rPr>
        <w:t>(Prihartono &amp; Ali, 2020)</w:t>
      </w:r>
      <w:r>
        <w:rPr>
          <w:szCs w:val="24"/>
        </w:rPr>
        <w:fldChar w:fldCharType="end"/>
      </w:r>
      <w:r>
        <w:rPr>
          <w:szCs w:val="24"/>
        </w:rPr>
        <w:t xml:space="preserve">, </w:t>
      </w:r>
      <w:r>
        <w:rPr>
          <w:szCs w:val="24"/>
        </w:rPr>
        <w:fldChar w:fldCharType="begin"/>
      </w:r>
      <w:r>
        <w:rPr>
          <w:szCs w:val="24"/>
        </w:rPr>
        <w:instrText>ADDIN CSL_CITATION {"citationItems":[{"id":"ITEM-1","itemData":{"author":[{"dropping-particle":"","family":"Mappesona","given":"H","non-dropping-particle":"","parse-names":false,"suffix":""},{"dropping-particle":"","family":"Ikhsani","given":"K","non-dropping-particle":"","parse-names":false,"suffix":""},{"dropping-particle":"","family":"Ali","given":"H","non-dropping-particle":"","parse-names":false,"suffix":""}],"container-title":"International Journal of Supply Chain Management.","id":"ITEM-1","issued":{"date-parts":[["2020"]]},"title":"Customer purchase decision model, supply chain management and customer satisfaction: Product quality and promotion analysis.","type":"article-journal"},"uris":["http://www.mendeley.com/documents/?uuid=a5889c3e-06bc-49c8-9b31-fdcc4f51cd0d"]}],"mendeley":{"formattedCitation":"(Mappesona et al., 2020)","plainTextFormattedCitation":"(Mappesona et al., 2020)","previouslyFormattedCitation":"(Mappesona et al., 2020)"},"properties":{"noteIndex":0},"schema":"https://github.com/citation-style-language/schema/raw/master/csl-citation.json"}</w:instrText>
      </w:r>
      <w:r>
        <w:rPr>
          <w:szCs w:val="24"/>
        </w:rPr>
        <w:fldChar w:fldCharType="separate"/>
      </w:r>
      <w:r>
        <w:rPr>
          <w:noProof/>
          <w:szCs w:val="24"/>
        </w:rPr>
        <w:t>(Mappesona et al., 2020)</w:t>
      </w:r>
      <w:r>
        <w:rPr>
          <w:szCs w:val="24"/>
        </w:rPr>
        <w:fldChar w:fldCharType="end"/>
      </w:r>
      <w:r>
        <w:rPr>
          <w:szCs w:val="24"/>
        </w:rPr>
        <w:t xml:space="preserve">,  </w:t>
      </w:r>
      <w:r>
        <w:rPr>
          <w:szCs w:val="24"/>
        </w:rPr>
        <w:fldChar w:fldCharType="begin"/>
      </w:r>
      <w:r>
        <w:rPr>
          <w:szCs w:val="24"/>
        </w:rPr>
        <w:instrText>ADDIN CSL_CITATION {"citationItems":[{"id":"ITEM-1","itemData":{"author":[{"dropping-particle":"","family":"Richardo Hussin","given":"M","non-dropping-particle":"","parse-names":false,"suffix":""},{"dropping-particle":"","family":"Norman","given":"M.H","non-dropping-particle":"Bin","parse-names":false,"suffix":""},{"dropping-particle":"","family":"Ali","given":"H","non-dropping-particle":"","parse-names":false,"suffix":""}],"container-title":"International Journal of Innovation, Creativity and Change","id":"ITEM-1","issued":{"date-parts":[["2020"]]},"title":"A student loyalty model: Promotion, products, and registration decision analysis-Case study of griya english fun learning at the tutoring institute in wonosobo central Java.","type":"article-journal"},"uris":["http://www.mendeley.com/documents/?uuid=3ba3d834-bc85-4f78-9acc-af308382a9eb"]}],"mendeley":{"formattedCitation":"(Richardo Hussin et al., 2020)","plainTextFormattedCitation":"(Richardo Hussin et al., 2020)","previouslyFormattedCitation":"(Richardo Hussin et al., 2020)"},"properties":{"noteIndex":0},"schema":"https://github.com/citation-style-language/schema/raw/master/csl-citation.json"}</w:instrText>
      </w:r>
      <w:r>
        <w:rPr>
          <w:szCs w:val="24"/>
        </w:rPr>
        <w:fldChar w:fldCharType="separate"/>
      </w:r>
      <w:r>
        <w:rPr>
          <w:noProof/>
          <w:szCs w:val="24"/>
        </w:rPr>
        <w:t>(Richardo Hussin et al., 2020)</w:t>
      </w:r>
      <w:r>
        <w:rPr>
          <w:szCs w:val="24"/>
        </w:rPr>
        <w:fldChar w:fldCharType="end"/>
      </w:r>
      <w:r>
        <w:rPr>
          <w:szCs w:val="24"/>
        </w:rPr>
        <w:t xml:space="preserve">,  </w:t>
      </w:r>
      <w:r>
        <w:rPr>
          <w:szCs w:val="24"/>
        </w:rPr>
        <w:fldChar w:fldCharType="begin"/>
      </w:r>
      <w:r>
        <w:rPr>
          <w:szCs w:val="24"/>
        </w:rPr>
        <w:instrText>ADDIN CSL_CITATION {"citationItems":[{"id":"ITEM-1","itemData":{"author":[{"dropping-particle":"","family":"Brata","given":"B H","non-dropping-particle":"","parse-names":false,"suffix":""},{"dropping-particle":"","family":"Husani","given":"S","non-dropping-particle":"","parse-names":false,"suffix":""},{"dropping-particle":"","family":"Ali","given":"H","non-dropping-particle":"","parse-names":false,"suffix":""}],"container-title":"Saudi Journal of Business and Management Studies","id":"ITEM-1","issue":"4","issued":{"date-parts":[["2017"]]},"page":"357-374","title":"The influence of quality products, price, promotion, and location to product purchase decision on Nitchi at PT. Jaya Swarasa Agung in Central Jakarta.","type":"article-journal","volume":"2"},"uris":["http://www.mendeley.com/documents/?uuid=87665b61-7269-4b6a-835c-3fe8f8f5235b"]}],"mendeley":{"formattedCitation":"(Brata et al., 2017)","plainTextFormattedCitation":"(Brata et al., 2017)","previouslyFormattedCitation":"(Brata et al., 2017)"},"properties":{"noteIndex":0},"schema":"https://github.com/citation-style-language/schema/raw/master/csl-citation.json"}</w:instrText>
      </w:r>
      <w:r>
        <w:rPr>
          <w:szCs w:val="24"/>
        </w:rPr>
        <w:fldChar w:fldCharType="separate"/>
      </w:r>
      <w:r>
        <w:rPr>
          <w:noProof/>
          <w:szCs w:val="24"/>
        </w:rPr>
        <w:t>(Brata et al., 2017)</w:t>
      </w:r>
      <w:r>
        <w:rPr>
          <w:szCs w:val="24"/>
        </w:rPr>
        <w:fldChar w:fldCharType="end"/>
      </w:r>
      <w:r>
        <w:rPr>
          <w:szCs w:val="24"/>
        </w:rPr>
        <w:t xml:space="preserve">, </w:t>
      </w:r>
      <w:r>
        <w:rPr>
          <w:szCs w:val="24"/>
        </w:rPr>
        <w:fldChar w:fldCharType="begin"/>
      </w:r>
      <w:r>
        <w:rPr>
          <w:szCs w:val="24"/>
        </w:rPr>
        <w:instrText>ADDIN CSL_CITATION {"citationItems":[{"id":"ITEM-1","itemData":{"DOI":"10.21276/sjbms.2017.2.3.6","abstract":"Over the last five years (2010-2015) portfolio Multipurpose Credit Bank \"PQR\" continued to grow every year, but the growth over three years (2013-2015) tend to decrease. Multipurpose Loan of 2010-2012 on average grew by Rp. 584,557 million per year, but the growth of credit Multipurpose tended to decrease since 2013 with an average Rp. 350,722 million. The study aims to analyze the influence of promotions, location, and credit procedure in Multipurpose Loan to take credit in Bank\"PQR\". The number of samples is 100 respondents and the sampling technique is accidental sampling, with criteria already taking multipurpose loans. Data was analyzed with quantitative method that is multiple regression. The results showed that promotion, location, and credit procedures have significant and positif effect on customer’s decision to take the Multipurpose Loan. The strongest influence to the customers in the decision to take Multipurpose Loan is come from the location.","author":[{"dropping-particle":"","family":"Hairiyah","given":"Siti","non-dropping-particle":"","parse-names":false,"suffix":""},{"dropping-particle":"","family":"Ali","given":"Hapzi","non-dropping-particle":"","parse-names":false,"suffix":""}],"container-title":"Saudi Journal of Business and Management Studies","id":"ITEM-1","issue":"3","issued":{"date-parts":[["2017"]]},"page":"149-156","title":"Customer Decision Analysis in Taking Multipurpose Loan : Promotions , Locations and Credit Procedures ( A Case of the Bank \" PQR Jakarta \")","type":"article-journal","volume":"2"},"uris":["http://www.mendeley.com/documents/?uuid=b7689ac2-f36a-4140-9824-24adff18575a"]}],"mendeley":{"formattedCitation":"(Hairiyah &amp; Ali, 2017)","plainTextFormattedCitation":"(Hairiyah &amp; Ali, 2017)","previouslyFormattedCitation":"(Hairiyah &amp; Ali, 2017)"},"properties":{"noteIndex":0},"schema":"https://github.com/citation-style-language/schema/raw/master/csl-citation.json"}</w:instrText>
      </w:r>
      <w:r>
        <w:rPr>
          <w:szCs w:val="24"/>
        </w:rPr>
        <w:fldChar w:fldCharType="separate"/>
      </w:r>
      <w:r>
        <w:rPr>
          <w:noProof/>
          <w:szCs w:val="24"/>
        </w:rPr>
        <w:t>(Hairiyah &amp; Ali, 2017)</w:t>
      </w:r>
      <w:r>
        <w:rPr>
          <w:szCs w:val="24"/>
        </w:rPr>
        <w:fldChar w:fldCharType="end"/>
      </w:r>
      <w:r>
        <w:rPr>
          <w:szCs w:val="24"/>
        </w:rPr>
        <w:t xml:space="preserve">, </w:t>
      </w:r>
      <w:r>
        <w:rPr>
          <w:szCs w:val="24"/>
        </w:rPr>
        <w:fldChar w:fldCharType="begin"/>
      </w:r>
      <w:r>
        <w:rPr>
          <w:szCs w:val="24"/>
        </w:rPr>
        <w:instrText>ADDIN CSL_CITATION {"citationItems":[{"id":"ITEM-1","itemData":{"author":[{"dropping-particle":"","family":"Ningsih","given":"D.N","non-dropping-particle":"","parse-names":false,"suffix":""},{"dropping-particle":"","family":"Hidayat","given":"C.W","non-dropping-particle":"","parse-names":false,"suffix":""},{"dropping-particle":"","family":"Rusno","given":"R","non-dropping-particle":"","parse-names":false,"suffix":""}],"container-title":"Jurnal Riset Mahasiswa Manajemen","id":"ITEM-1","issue":"1","issued":{"date-parts":[["2020"]]},"title":"Pengaruh Strategi Promosi Dan Social Media Terhadap Minat Beli Garskin Yang Dimediasi Word Of Mouth.","type":"article-journal","volume":"6"},"uris":["http://www.mendeley.com/documents/?uuid=101f257a-abd0-4ada-af8a-6928c913dd35"]}],"mendeley":{"formattedCitation":"(Ningsih et al., 2020)","plainTextFormattedCitation":"(Ningsih et al., 2020)","previouslyFormattedCitation":"(Ningsih et al., 2020)"},"properties":{"noteIndex":0},"schema":"https://github.com/citation-style-language/schema/raw/master/csl-citation.json"}</w:instrText>
      </w:r>
      <w:r>
        <w:rPr>
          <w:szCs w:val="24"/>
        </w:rPr>
        <w:fldChar w:fldCharType="separate"/>
      </w:r>
      <w:r>
        <w:rPr>
          <w:noProof/>
          <w:szCs w:val="24"/>
        </w:rPr>
        <w:t>(Ningsih et al., 2020)</w:t>
      </w:r>
      <w:r>
        <w:rPr>
          <w:szCs w:val="24"/>
        </w:rPr>
        <w:fldChar w:fldCharType="end"/>
      </w:r>
      <w:r>
        <w:rPr>
          <w:szCs w:val="24"/>
        </w:rPr>
        <w:t xml:space="preserve">, </w:t>
      </w:r>
      <w:r>
        <w:rPr>
          <w:szCs w:val="24"/>
        </w:rPr>
        <w:fldChar w:fldCharType="begin"/>
      </w:r>
      <w:r>
        <w:rPr>
          <w:szCs w:val="24"/>
        </w:rPr>
        <w:instrText>ADDIN CSL_CITATION {"citationItems":[{"id":"ITEM-1","itemData":{"author":[{"dropping-particle":"","family":"Savitri","given":"E.A","non-dropping-particle":"","parse-names":false,"suffix":""},{"dropping-particle":"","family":"Zahara","given":"Z","non-dropping-particle":"","parse-names":false,"suffix":""},{"dropping-particle":"","family":"Ponirin","given":"P","non-dropping-particle":"","parse-names":false,"suffix":""}],"container-title":"Jurnal Ilmu Manajemen Universitas Tadulako","id":"ITEM-1","issue":"3","issued":{"date-parts":[["2016"]]},"page":"241-250","title":"PENGARUH PROMOSI MELALUI MEDIA SOSIAL TERHADAP REPURCHASE INTENTION MELALUI ELECTRONIC WORD OF MOUTH.","type":"article-journal","volume":"2"},"uris":["http://www.mendeley.com/documents/?uuid=cd4d58bc-a518-4e68-8437-9c9ce81ff6d2"]}],"mendeley":{"formattedCitation":"(Savitri et al., 2016)","plainTextFormattedCitation":"(Savitri et al., 2016)","previouslyFormattedCitation":"(Savitri et al., 2016)"},"properties":{"noteIndex":0},"schema":"https://github.com/citation-style-language/schema/raw/master/csl-citation.json"}</w:instrText>
      </w:r>
      <w:r>
        <w:rPr>
          <w:szCs w:val="24"/>
        </w:rPr>
        <w:fldChar w:fldCharType="separate"/>
      </w:r>
      <w:r>
        <w:rPr>
          <w:noProof/>
          <w:szCs w:val="24"/>
        </w:rPr>
        <w:t>(Savitri et al., 2016)</w:t>
      </w:r>
      <w:r>
        <w:rPr>
          <w:szCs w:val="24"/>
        </w:rPr>
        <w:fldChar w:fldCharType="end"/>
      </w:r>
      <w:r>
        <w:rPr>
          <w:szCs w:val="24"/>
        </w:rPr>
        <w:t>.</w:t>
      </w:r>
    </w:p>
    <w:p w14:paraId="0E820DC9" w14:textId="77777777" w:rsidR="00FA5069" w:rsidRDefault="00FA5069" w:rsidP="00BB45A4">
      <w:pPr>
        <w:spacing w:after="0" w:line="240" w:lineRule="auto"/>
        <w:rPr>
          <w:b/>
          <w:bCs/>
          <w:i/>
          <w:iCs/>
          <w:szCs w:val="24"/>
        </w:rPr>
      </w:pPr>
    </w:p>
    <w:p w14:paraId="2E578713" w14:textId="77777777" w:rsidR="00FA5069" w:rsidRDefault="002C77ED" w:rsidP="00BB45A4">
      <w:pPr>
        <w:pStyle w:val="Heading1"/>
        <w:numPr>
          <w:ilvl w:val="0"/>
          <w:numId w:val="0"/>
        </w:numPr>
        <w:spacing w:before="0" w:after="0" w:line="240" w:lineRule="auto"/>
        <w:rPr>
          <w:color w:val="003399"/>
          <w:sz w:val="24"/>
          <w:szCs w:val="24"/>
          <w:lang w:val="en-US"/>
        </w:rPr>
      </w:pPr>
      <w:r>
        <w:rPr>
          <w:color w:val="003399"/>
          <w:sz w:val="24"/>
          <w:szCs w:val="24"/>
        </w:rPr>
        <w:t>KESIMPULAN DAN SARAN</w:t>
      </w:r>
    </w:p>
    <w:p w14:paraId="7F146F09" w14:textId="60552BA1" w:rsidR="00FA5069" w:rsidRPr="006D41E4" w:rsidRDefault="002C77ED" w:rsidP="00BB45A4">
      <w:pPr>
        <w:spacing w:after="0" w:line="240" w:lineRule="auto"/>
        <w:ind w:firstLine="720"/>
        <w:rPr>
          <w:szCs w:val="24"/>
        </w:rPr>
      </w:pPr>
      <w:r>
        <w:rPr>
          <w:szCs w:val="24"/>
        </w:rPr>
        <w:t>Berdasarkan  rumusan  artikel, dapat dilihat hasil dan pembahasan yang di  kaji  dan  di bahas pada</w:t>
      </w:r>
      <w:bookmarkStart w:id="2" w:name="_GoBack"/>
      <w:bookmarkEnd w:id="2"/>
      <w:r>
        <w:rPr>
          <w:szCs w:val="24"/>
        </w:rPr>
        <w:t xml:space="preserve"> artikel ini, maka disimpulkan untuk membangun suatu hipoteis guna untuk  riset selanjutnya adalah: a) Terdapat pengaruh kualitas produk terhadap minat beli ulang;  b) Terdapat pengaruh kualitas layanan terhadap minat beli ulang; c) Terdapat  pengaruh kualitas produk terhadap </w:t>
      </w:r>
      <w:r>
        <w:rPr>
          <w:i/>
          <w:szCs w:val="24"/>
        </w:rPr>
        <w:t>word of mouth</w:t>
      </w:r>
      <w:r>
        <w:rPr>
          <w:szCs w:val="24"/>
        </w:rPr>
        <w:t xml:space="preserve">; d) Terdapat pengaruh kualitas layanan terhadap </w:t>
      </w:r>
      <w:r>
        <w:rPr>
          <w:i/>
          <w:szCs w:val="24"/>
        </w:rPr>
        <w:t>word of mouth</w:t>
      </w:r>
      <w:r>
        <w:rPr>
          <w:szCs w:val="24"/>
        </w:rPr>
        <w:t xml:space="preserve">; dan e) Terdapat pengaruh </w:t>
      </w:r>
      <w:r>
        <w:rPr>
          <w:i/>
          <w:szCs w:val="24"/>
        </w:rPr>
        <w:t xml:space="preserve">word of mouth </w:t>
      </w:r>
      <w:r>
        <w:rPr>
          <w:szCs w:val="24"/>
        </w:rPr>
        <w:t>terhadap minat beli ulang.</w:t>
      </w:r>
      <w:r w:rsidR="006D41E4">
        <w:rPr>
          <w:szCs w:val="24"/>
          <w:lang w:val="en-US"/>
        </w:rPr>
        <w:t xml:space="preserve"> </w:t>
      </w:r>
      <w:r>
        <w:rPr>
          <w:szCs w:val="24"/>
        </w:rPr>
        <w:t xml:space="preserve">Berdasarkan kesimpulan di atas, maka saran pada artikel ini adalah bahwa masih banyak faktor lain yang mempengaruhi </w:t>
      </w:r>
      <w:r>
        <w:rPr>
          <w:i/>
          <w:szCs w:val="24"/>
        </w:rPr>
        <w:t>word of mouth</w:t>
      </w:r>
      <w:r>
        <w:rPr>
          <w:szCs w:val="24"/>
        </w:rPr>
        <w:t xml:space="preserve"> dan minat beli ulang pada semua tipe dan level konsumen, oleh karena itu masih di perlukan kajian yang lebih lanjut untuk melengkapi faktor-faktor lain apa sajakah yang dapat memepengaruhi </w:t>
      </w:r>
      <w:r>
        <w:rPr>
          <w:i/>
          <w:szCs w:val="24"/>
        </w:rPr>
        <w:t>word of mouth</w:t>
      </w:r>
      <w:r>
        <w:rPr>
          <w:szCs w:val="24"/>
        </w:rPr>
        <w:t xml:space="preserve"> dan minat beli ulang.</w:t>
      </w:r>
    </w:p>
    <w:p w14:paraId="4DF4B144" w14:textId="77777777" w:rsidR="00FA5069" w:rsidRDefault="00FA5069" w:rsidP="00BB45A4">
      <w:pPr>
        <w:spacing w:after="0" w:line="240" w:lineRule="auto"/>
        <w:ind w:firstLine="720"/>
        <w:rPr>
          <w:szCs w:val="24"/>
          <w:lang w:val="en-US"/>
        </w:rPr>
      </w:pPr>
    </w:p>
    <w:p w14:paraId="3F41676D" w14:textId="77777777" w:rsidR="00FA5069" w:rsidRDefault="002C77ED" w:rsidP="00BB45A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b/>
          <w:lang w:val="en-US"/>
        </w:rPr>
      </w:pPr>
      <w:r>
        <w:rPr>
          <w:b/>
          <w:color w:val="003399"/>
        </w:rPr>
        <w:t xml:space="preserve">DAFTAR </w:t>
      </w:r>
      <w:r>
        <w:rPr>
          <w:b/>
          <w:color w:val="003399"/>
          <w:lang w:val="en-US"/>
        </w:rPr>
        <w:t>RUJUKAN</w:t>
      </w:r>
    </w:p>
    <w:p w14:paraId="4B29A5C0" w14:textId="77777777" w:rsidR="00FA5069" w:rsidRDefault="002C77ED" w:rsidP="00BB45A4">
      <w:pPr>
        <w:widowControl w:val="0"/>
        <w:autoSpaceDE w:val="0"/>
        <w:autoSpaceDN w:val="0"/>
        <w:adjustRightInd w:val="0"/>
        <w:spacing w:line="240" w:lineRule="auto"/>
        <w:ind w:left="480" w:hanging="480"/>
        <w:rPr>
          <w:noProof/>
          <w:szCs w:val="24"/>
        </w:rPr>
      </w:pPr>
      <w:r>
        <w:rPr>
          <w:b/>
          <w:bCs/>
          <w:szCs w:val="24"/>
        </w:rPr>
        <w:fldChar w:fldCharType="begin"/>
      </w:r>
      <w:r>
        <w:rPr>
          <w:b/>
          <w:bCs/>
          <w:szCs w:val="24"/>
        </w:rPr>
        <w:instrText xml:space="preserve">ADDIN Mendeley Bibliography CSL_BIBLIOGRAPHY </w:instrText>
      </w:r>
      <w:r>
        <w:rPr>
          <w:b/>
          <w:bCs/>
          <w:szCs w:val="24"/>
        </w:rPr>
        <w:fldChar w:fldCharType="separate"/>
      </w:r>
      <w:r>
        <w:rPr>
          <w:noProof/>
          <w:szCs w:val="24"/>
        </w:rPr>
        <w:t xml:space="preserve">Ali, H. (2019). Building Repurchase Intention and Purchase Decision: Brand Awareness and Brand Loyalty Analysis (Case Study Private Label Product in Alfamidi Tangerang). </w:t>
      </w:r>
      <w:r>
        <w:rPr>
          <w:i/>
          <w:iCs/>
          <w:noProof/>
          <w:szCs w:val="24"/>
        </w:rPr>
        <w:t>Saudi Journal of Humanities and Social Sciences</w:t>
      </w:r>
      <w:r>
        <w:rPr>
          <w:noProof/>
          <w:szCs w:val="24"/>
        </w:rPr>
        <w:t xml:space="preserve">, </w:t>
      </w:r>
      <w:r>
        <w:rPr>
          <w:i/>
          <w:iCs/>
          <w:noProof/>
          <w:szCs w:val="24"/>
        </w:rPr>
        <w:t>4</w:t>
      </w:r>
      <w:r>
        <w:rPr>
          <w:noProof/>
          <w:szCs w:val="24"/>
        </w:rPr>
        <w:t>(09), 623–634.</w:t>
      </w:r>
    </w:p>
    <w:p w14:paraId="17C898D5" w14:textId="77777777" w:rsidR="00FA5069" w:rsidRDefault="002C77ED" w:rsidP="00BB45A4">
      <w:pPr>
        <w:widowControl w:val="0"/>
        <w:autoSpaceDE w:val="0"/>
        <w:autoSpaceDN w:val="0"/>
        <w:adjustRightInd w:val="0"/>
        <w:spacing w:line="240" w:lineRule="auto"/>
        <w:ind w:left="480" w:hanging="480"/>
        <w:rPr>
          <w:noProof/>
          <w:szCs w:val="24"/>
        </w:rPr>
      </w:pPr>
      <w:r>
        <w:rPr>
          <w:noProof/>
          <w:szCs w:val="24"/>
        </w:rPr>
        <w:t xml:space="preserve">Ali, H, Narulita, E., &amp; Nurmahdi, A. (2018). Saudi Journal of Business and Management Studies ( SJBMS ) The Influence of Service Quality , Brand Image and Promotion on Purchase Decision at MCU Eka Hospital. </w:t>
      </w:r>
      <w:r>
        <w:rPr>
          <w:i/>
          <w:iCs/>
          <w:noProof/>
          <w:szCs w:val="24"/>
        </w:rPr>
        <w:t>Business and Management Studies</w:t>
      </w:r>
      <w:r>
        <w:rPr>
          <w:noProof/>
          <w:szCs w:val="24"/>
        </w:rPr>
        <w:t>. https://doi.org/https://doi.org/10.21276/sjbms.2018.3.1.12</w:t>
      </w:r>
    </w:p>
    <w:p w14:paraId="059BF44E" w14:textId="77777777" w:rsidR="00FA5069" w:rsidRDefault="002C77ED" w:rsidP="00BB45A4">
      <w:pPr>
        <w:widowControl w:val="0"/>
        <w:autoSpaceDE w:val="0"/>
        <w:autoSpaceDN w:val="0"/>
        <w:adjustRightInd w:val="0"/>
        <w:spacing w:line="240" w:lineRule="auto"/>
        <w:ind w:left="480" w:hanging="480"/>
        <w:rPr>
          <w:noProof/>
          <w:szCs w:val="24"/>
        </w:rPr>
      </w:pPr>
      <w:r>
        <w:rPr>
          <w:noProof/>
          <w:szCs w:val="24"/>
        </w:rPr>
        <w:t xml:space="preserve">Ali, Hapzi, &amp; Limakrisna, N. (2013). </w:t>
      </w:r>
      <w:r>
        <w:rPr>
          <w:i/>
          <w:iCs/>
          <w:noProof/>
          <w:szCs w:val="24"/>
        </w:rPr>
        <w:t>Metodologi Penelitian (Petunjuk Praktis untuk Pemecahan Masalah Bisnis, Penyusunan Skripsi, Tesis, dan Disertasi)</w:t>
      </w:r>
      <w:r>
        <w:rPr>
          <w:noProof/>
          <w:szCs w:val="24"/>
        </w:rPr>
        <w:t>.</w:t>
      </w:r>
    </w:p>
    <w:p w14:paraId="4AF80E68" w14:textId="77777777" w:rsidR="00FA5069" w:rsidRDefault="002C77ED" w:rsidP="00BB45A4">
      <w:pPr>
        <w:widowControl w:val="0"/>
        <w:autoSpaceDE w:val="0"/>
        <w:autoSpaceDN w:val="0"/>
        <w:adjustRightInd w:val="0"/>
        <w:spacing w:line="240" w:lineRule="auto"/>
        <w:ind w:left="480" w:hanging="480"/>
        <w:rPr>
          <w:noProof/>
          <w:szCs w:val="24"/>
        </w:rPr>
      </w:pPr>
      <w:r>
        <w:rPr>
          <w:noProof/>
          <w:szCs w:val="24"/>
        </w:rPr>
        <w:t xml:space="preserve">Anggaeni, M., Farida, N., &amp; Listyorini, S. (2015). Pengaruh Perceived Value Dan Brand Image Terhadap Repurchase Intention Melalui Word of Mouth Sebagai Variabel Intervening Smartphone Samsung Galaxy Series. </w:t>
      </w:r>
      <w:r>
        <w:rPr>
          <w:i/>
          <w:iCs/>
          <w:noProof/>
          <w:szCs w:val="24"/>
        </w:rPr>
        <w:t>Jurnal Ilmu Administrasi Bisnis</w:t>
      </w:r>
      <w:r>
        <w:rPr>
          <w:noProof/>
          <w:szCs w:val="24"/>
        </w:rPr>
        <w:t xml:space="preserve">, </w:t>
      </w:r>
      <w:r>
        <w:rPr>
          <w:i/>
          <w:iCs/>
          <w:noProof/>
          <w:szCs w:val="24"/>
        </w:rPr>
        <w:t>4</w:t>
      </w:r>
      <w:r>
        <w:rPr>
          <w:noProof/>
          <w:szCs w:val="24"/>
        </w:rPr>
        <w:t>(4), 191–198.</w:t>
      </w:r>
    </w:p>
    <w:p w14:paraId="294D7CDB" w14:textId="77777777" w:rsidR="00FA5069" w:rsidRDefault="002C77ED" w:rsidP="00BB45A4">
      <w:pPr>
        <w:widowControl w:val="0"/>
        <w:autoSpaceDE w:val="0"/>
        <w:autoSpaceDN w:val="0"/>
        <w:adjustRightInd w:val="0"/>
        <w:spacing w:line="240" w:lineRule="auto"/>
        <w:ind w:left="480" w:hanging="480"/>
        <w:rPr>
          <w:noProof/>
          <w:szCs w:val="24"/>
        </w:rPr>
      </w:pPr>
      <w:r>
        <w:rPr>
          <w:noProof/>
          <w:szCs w:val="24"/>
        </w:rPr>
        <w:t xml:space="preserve">Anggita, R., &amp; Ali, H. (2017). The Influence of Product Quality, Service Quality and Price to Purchase Decision of SGM Bunda Milk (Study on PT. Sarihusada Generasi Mahardika Region Jakarta, South Tangerang District). </w:t>
      </w:r>
      <w:r>
        <w:rPr>
          <w:i/>
          <w:iCs/>
          <w:noProof/>
          <w:szCs w:val="24"/>
        </w:rPr>
        <w:t>Scholars Bulletin</w:t>
      </w:r>
      <w:r>
        <w:rPr>
          <w:noProof/>
          <w:szCs w:val="24"/>
        </w:rPr>
        <w:t xml:space="preserve">, </w:t>
      </w:r>
      <w:r>
        <w:rPr>
          <w:i/>
          <w:iCs/>
          <w:noProof/>
          <w:szCs w:val="24"/>
        </w:rPr>
        <w:t>3</w:t>
      </w:r>
      <w:r>
        <w:rPr>
          <w:noProof/>
          <w:szCs w:val="24"/>
        </w:rPr>
        <w:t>(6), 261–272. https://doi.org/10.21276/sb</w:t>
      </w:r>
    </w:p>
    <w:p w14:paraId="1CBBA591" w14:textId="77777777" w:rsidR="00FA5069" w:rsidRDefault="002C77ED" w:rsidP="00BB45A4">
      <w:pPr>
        <w:widowControl w:val="0"/>
        <w:autoSpaceDE w:val="0"/>
        <w:autoSpaceDN w:val="0"/>
        <w:adjustRightInd w:val="0"/>
        <w:spacing w:line="240" w:lineRule="auto"/>
        <w:ind w:left="480" w:hanging="480"/>
        <w:rPr>
          <w:noProof/>
          <w:szCs w:val="24"/>
        </w:rPr>
      </w:pPr>
      <w:r>
        <w:rPr>
          <w:noProof/>
          <w:szCs w:val="24"/>
        </w:rPr>
        <w:t xml:space="preserve">Ariska, N., Wijaksana, T. I., Sos, S., Si, M., Prodi, S., Bisnis, A., Komunikasi, F., &amp; Telkom, U. (2017). </w:t>
      </w:r>
      <w:r>
        <w:rPr>
          <w:i/>
          <w:iCs/>
          <w:noProof/>
          <w:szCs w:val="24"/>
        </w:rPr>
        <w:t>PENGARUH KUALITAS PELAYANAN DAN PROMOSI PENJUALAN TERHADAP MINAT BELI ULANG ( Studi Pada Konsumen Bakso Boedjangan Cabang Burangrang Bandung ) THE INFLUENCE OF SERVICE QUALITY AND SALES PROMOTION TO REPURCHASE INTENTIONS ( Study on Consumer Bakso Boedjang</w:t>
      </w:r>
      <w:r>
        <w:rPr>
          <w:noProof/>
          <w:szCs w:val="24"/>
        </w:rPr>
        <w:t xml:space="preserve">. </w:t>
      </w:r>
      <w:r>
        <w:rPr>
          <w:i/>
          <w:iCs/>
          <w:noProof/>
          <w:szCs w:val="24"/>
        </w:rPr>
        <w:t>4</w:t>
      </w:r>
      <w:r>
        <w:rPr>
          <w:noProof/>
          <w:szCs w:val="24"/>
        </w:rPr>
        <w:t>(3), 2909–2915.</w:t>
      </w:r>
    </w:p>
    <w:p w14:paraId="65CB7481" w14:textId="77777777" w:rsidR="00FA5069" w:rsidRDefault="002C77ED" w:rsidP="00BB45A4">
      <w:pPr>
        <w:widowControl w:val="0"/>
        <w:autoSpaceDE w:val="0"/>
        <w:autoSpaceDN w:val="0"/>
        <w:adjustRightInd w:val="0"/>
        <w:spacing w:line="240" w:lineRule="auto"/>
        <w:ind w:left="480" w:hanging="480"/>
        <w:rPr>
          <w:noProof/>
          <w:szCs w:val="24"/>
        </w:rPr>
      </w:pPr>
      <w:r>
        <w:rPr>
          <w:noProof/>
          <w:szCs w:val="24"/>
        </w:rPr>
        <w:t xml:space="preserve">Awi, Y. L., &amp; Chaipoopirutana, S. (2014). </w:t>
      </w:r>
      <w:r>
        <w:rPr>
          <w:i/>
          <w:iCs/>
          <w:noProof/>
          <w:szCs w:val="24"/>
        </w:rPr>
        <w:t>A Study of Factors Affecting Consumer’s Repurchase Intention Toward XYZ Restaurant, Myanmar</w:t>
      </w:r>
      <w:r>
        <w:rPr>
          <w:noProof/>
          <w:szCs w:val="24"/>
        </w:rPr>
        <w:t>. https://doi.org/10.15242/icehm.ed0814093</w:t>
      </w:r>
    </w:p>
    <w:p w14:paraId="494167FB" w14:textId="77777777" w:rsidR="00FA5069" w:rsidRDefault="002C77ED" w:rsidP="00BB45A4">
      <w:pPr>
        <w:widowControl w:val="0"/>
        <w:autoSpaceDE w:val="0"/>
        <w:autoSpaceDN w:val="0"/>
        <w:adjustRightInd w:val="0"/>
        <w:spacing w:line="240" w:lineRule="auto"/>
        <w:ind w:left="480" w:hanging="480"/>
        <w:rPr>
          <w:noProof/>
          <w:szCs w:val="24"/>
        </w:rPr>
      </w:pPr>
      <w:r>
        <w:rPr>
          <w:noProof/>
          <w:szCs w:val="24"/>
        </w:rPr>
        <w:lastRenderedPageBreak/>
        <w:t xml:space="preserve">Brata, B. H., Husani, S., &amp; Ali, H. (2017). The influence of quality products, price, promotion, and location to product purchase decision on Nitchi at PT. Jaya Swarasa Agung in Central Jakarta. </w:t>
      </w:r>
      <w:r>
        <w:rPr>
          <w:i/>
          <w:iCs/>
          <w:noProof/>
          <w:szCs w:val="24"/>
        </w:rPr>
        <w:t>Saudi Journal of Business and Management Studies</w:t>
      </w:r>
      <w:r>
        <w:rPr>
          <w:noProof/>
          <w:szCs w:val="24"/>
        </w:rPr>
        <w:t xml:space="preserve">, </w:t>
      </w:r>
      <w:r>
        <w:rPr>
          <w:i/>
          <w:iCs/>
          <w:noProof/>
          <w:szCs w:val="24"/>
        </w:rPr>
        <w:t>2</w:t>
      </w:r>
      <w:r>
        <w:rPr>
          <w:noProof/>
          <w:szCs w:val="24"/>
        </w:rPr>
        <w:t>(4), 357–374.</w:t>
      </w:r>
    </w:p>
    <w:p w14:paraId="6D3EF055" w14:textId="77777777" w:rsidR="00FA5069" w:rsidRDefault="002C77ED" w:rsidP="00BB45A4">
      <w:pPr>
        <w:widowControl w:val="0"/>
        <w:autoSpaceDE w:val="0"/>
        <w:autoSpaceDN w:val="0"/>
        <w:adjustRightInd w:val="0"/>
        <w:spacing w:line="240" w:lineRule="auto"/>
        <w:ind w:left="480" w:hanging="480"/>
        <w:rPr>
          <w:noProof/>
          <w:szCs w:val="24"/>
        </w:rPr>
      </w:pPr>
      <w:r>
        <w:rPr>
          <w:noProof/>
          <w:szCs w:val="24"/>
        </w:rPr>
        <w:t xml:space="preserve">Chinomona, R., &amp; Maziriri, E. T. (2017). The influence of brand awareness, brand association and product quality on brand loyalty and repurchase intention: a case of male consumers for cosmetic brands in South Africa. </w:t>
      </w:r>
      <w:r>
        <w:rPr>
          <w:i/>
          <w:iCs/>
          <w:noProof/>
          <w:szCs w:val="24"/>
        </w:rPr>
        <w:t>Journal of Business and Retail Management Research</w:t>
      </w:r>
      <w:r>
        <w:rPr>
          <w:noProof/>
          <w:szCs w:val="24"/>
        </w:rPr>
        <w:t xml:space="preserve">, </w:t>
      </w:r>
      <w:r>
        <w:rPr>
          <w:i/>
          <w:iCs/>
          <w:noProof/>
          <w:szCs w:val="24"/>
        </w:rPr>
        <w:t>12</w:t>
      </w:r>
      <w:r>
        <w:rPr>
          <w:noProof/>
          <w:szCs w:val="24"/>
        </w:rPr>
        <w:t>(1).</w:t>
      </w:r>
    </w:p>
    <w:p w14:paraId="2296D927" w14:textId="77777777" w:rsidR="00FA5069" w:rsidRDefault="002C77ED" w:rsidP="00BB45A4">
      <w:pPr>
        <w:widowControl w:val="0"/>
        <w:autoSpaceDE w:val="0"/>
        <w:autoSpaceDN w:val="0"/>
        <w:adjustRightInd w:val="0"/>
        <w:spacing w:line="240" w:lineRule="auto"/>
        <w:ind w:left="480" w:hanging="480"/>
        <w:rPr>
          <w:noProof/>
          <w:szCs w:val="24"/>
        </w:rPr>
      </w:pPr>
      <w:r>
        <w:rPr>
          <w:noProof/>
          <w:szCs w:val="24"/>
        </w:rPr>
        <w:t xml:space="preserve">Choudhury, K. (2014). Service quality and word of mouth: a study of the banking sector. </w:t>
      </w:r>
      <w:r>
        <w:rPr>
          <w:i/>
          <w:iCs/>
          <w:noProof/>
          <w:szCs w:val="24"/>
        </w:rPr>
        <w:t>International Journal of Bank Marketing</w:t>
      </w:r>
      <w:r>
        <w:rPr>
          <w:noProof/>
          <w:szCs w:val="24"/>
        </w:rPr>
        <w:t xml:space="preserve">, </w:t>
      </w:r>
      <w:r>
        <w:rPr>
          <w:i/>
          <w:iCs/>
          <w:noProof/>
          <w:szCs w:val="24"/>
        </w:rPr>
        <w:t>32</w:t>
      </w:r>
      <w:r>
        <w:rPr>
          <w:noProof/>
          <w:szCs w:val="24"/>
        </w:rPr>
        <w:t>(7).</w:t>
      </w:r>
    </w:p>
    <w:p w14:paraId="101572C8" w14:textId="77777777" w:rsidR="00FA5069" w:rsidRDefault="002C77ED" w:rsidP="00BB45A4">
      <w:pPr>
        <w:widowControl w:val="0"/>
        <w:autoSpaceDE w:val="0"/>
        <w:autoSpaceDN w:val="0"/>
        <w:adjustRightInd w:val="0"/>
        <w:spacing w:line="240" w:lineRule="auto"/>
        <w:ind w:left="480" w:hanging="480"/>
        <w:rPr>
          <w:noProof/>
          <w:szCs w:val="24"/>
        </w:rPr>
      </w:pPr>
      <w:r>
        <w:rPr>
          <w:noProof/>
          <w:szCs w:val="24"/>
        </w:rPr>
        <w:t xml:space="preserve">Christina Sirait, W., &amp; Ali, H. (2017). Decision Model Becoming Customer: Service Quality, Perceived Price, and Promotion (Case Study on PT. XYZ Media Company, Jakarta). </w:t>
      </w:r>
      <w:r>
        <w:rPr>
          <w:i/>
          <w:iCs/>
          <w:noProof/>
          <w:szCs w:val="24"/>
        </w:rPr>
        <w:t>Saudi Journal of Humanities and Social Sciences</w:t>
      </w:r>
      <w:r>
        <w:rPr>
          <w:noProof/>
          <w:szCs w:val="24"/>
        </w:rPr>
        <w:t xml:space="preserve">, </w:t>
      </w:r>
      <w:r>
        <w:rPr>
          <w:i/>
          <w:iCs/>
          <w:noProof/>
          <w:szCs w:val="24"/>
        </w:rPr>
        <w:t>2</w:t>
      </w:r>
      <w:r>
        <w:rPr>
          <w:noProof/>
          <w:szCs w:val="24"/>
        </w:rPr>
        <w:t>(3), 287–298. https://doi.org/10.21276/sjhss.2017.2.3.12</w:t>
      </w:r>
    </w:p>
    <w:p w14:paraId="21E10C52" w14:textId="77777777" w:rsidR="00FA5069" w:rsidRDefault="002C77ED" w:rsidP="00BB45A4">
      <w:pPr>
        <w:widowControl w:val="0"/>
        <w:autoSpaceDE w:val="0"/>
        <w:autoSpaceDN w:val="0"/>
        <w:adjustRightInd w:val="0"/>
        <w:spacing w:line="240" w:lineRule="auto"/>
        <w:ind w:left="480" w:hanging="480"/>
        <w:rPr>
          <w:noProof/>
          <w:szCs w:val="24"/>
        </w:rPr>
      </w:pPr>
      <w:r>
        <w:rPr>
          <w:noProof/>
          <w:szCs w:val="24"/>
        </w:rPr>
        <w:t xml:space="preserve">Faradisa, I., Hasiholan, L., &amp; Minarsih, M. (2016). ANALISIS PENGARUH VARIASI PRODUK, FASILITAS, DAN KUALITAS PELAYANAN TERHADAP MINAT BELI ULANG KONSUMEN PADA INDONESIAN COFFEESHOP SEMARANG (ICOS CAFÉ). </w:t>
      </w:r>
      <w:r>
        <w:rPr>
          <w:i/>
          <w:iCs/>
          <w:noProof/>
          <w:szCs w:val="24"/>
        </w:rPr>
        <w:t>Journal of Management</w:t>
      </w:r>
      <w:r>
        <w:rPr>
          <w:noProof/>
          <w:szCs w:val="24"/>
        </w:rPr>
        <w:t xml:space="preserve">, </w:t>
      </w:r>
      <w:r>
        <w:rPr>
          <w:i/>
          <w:iCs/>
          <w:noProof/>
          <w:szCs w:val="24"/>
        </w:rPr>
        <w:t>2</w:t>
      </w:r>
      <w:r>
        <w:rPr>
          <w:noProof/>
          <w:szCs w:val="24"/>
        </w:rPr>
        <w:t xml:space="preserve">, </w:t>
      </w:r>
      <w:r>
        <w:rPr>
          <w:i/>
          <w:iCs/>
          <w:noProof/>
          <w:szCs w:val="24"/>
        </w:rPr>
        <w:t>(2)</w:t>
      </w:r>
      <w:r>
        <w:rPr>
          <w:noProof/>
          <w:szCs w:val="24"/>
        </w:rPr>
        <w:t>.</w:t>
      </w:r>
    </w:p>
    <w:p w14:paraId="51A258F7" w14:textId="77777777" w:rsidR="00FA5069" w:rsidRDefault="002C77ED" w:rsidP="00BB45A4">
      <w:pPr>
        <w:widowControl w:val="0"/>
        <w:autoSpaceDE w:val="0"/>
        <w:autoSpaceDN w:val="0"/>
        <w:adjustRightInd w:val="0"/>
        <w:spacing w:line="240" w:lineRule="auto"/>
        <w:ind w:left="480" w:hanging="480"/>
        <w:rPr>
          <w:noProof/>
          <w:szCs w:val="24"/>
        </w:rPr>
      </w:pPr>
      <w:r>
        <w:rPr>
          <w:noProof/>
          <w:szCs w:val="24"/>
        </w:rPr>
        <w:t xml:space="preserve">Fauzy, H. M., &amp; Ali, H. (2019). </w:t>
      </w:r>
      <w:r>
        <w:rPr>
          <w:i/>
          <w:iCs/>
          <w:noProof/>
          <w:szCs w:val="24"/>
        </w:rPr>
        <w:t>Brand Trust Model: Analysis of Online Consumer Behavior, Consumer Satisfaction and Repurchase Intention (An empirical study on Hypermart Supermarket in Indonesia)</w:t>
      </w:r>
      <w:r>
        <w:rPr>
          <w:noProof/>
          <w:szCs w:val="24"/>
        </w:rPr>
        <w:t>.</w:t>
      </w:r>
    </w:p>
    <w:p w14:paraId="5C3BD7E4" w14:textId="77777777" w:rsidR="00FA5069" w:rsidRDefault="002C77ED" w:rsidP="00BB45A4">
      <w:pPr>
        <w:widowControl w:val="0"/>
        <w:autoSpaceDE w:val="0"/>
        <w:autoSpaceDN w:val="0"/>
        <w:adjustRightInd w:val="0"/>
        <w:spacing w:line="240" w:lineRule="auto"/>
        <w:ind w:left="480" w:hanging="480"/>
        <w:rPr>
          <w:noProof/>
          <w:szCs w:val="24"/>
        </w:rPr>
      </w:pPr>
      <w:r>
        <w:rPr>
          <w:noProof/>
          <w:szCs w:val="24"/>
        </w:rPr>
        <w:t xml:space="preserve">Firmansyah, N., &amp; Ali, H. (2019). Consumer Trust Model: The Impact of Satisfaction and E-Service Quality toward Repurchase Intention in E-Commerce. </w:t>
      </w:r>
      <w:r>
        <w:rPr>
          <w:i/>
          <w:iCs/>
          <w:noProof/>
          <w:szCs w:val="24"/>
        </w:rPr>
        <w:t>Saudi Journal of Humanities and Social Sciences</w:t>
      </w:r>
      <w:r>
        <w:rPr>
          <w:noProof/>
          <w:szCs w:val="24"/>
        </w:rPr>
        <w:t xml:space="preserve">, </w:t>
      </w:r>
      <w:r>
        <w:rPr>
          <w:i/>
          <w:iCs/>
          <w:noProof/>
          <w:szCs w:val="24"/>
        </w:rPr>
        <w:t>4</w:t>
      </w:r>
      <w:r>
        <w:rPr>
          <w:noProof/>
          <w:szCs w:val="24"/>
        </w:rPr>
        <w:t>(8), 552–559. https://doi.org/10.21276/sjhss.2019.4.8.4</w:t>
      </w:r>
    </w:p>
    <w:p w14:paraId="7ED62FB3" w14:textId="77777777" w:rsidR="00FA5069" w:rsidRDefault="002C77ED" w:rsidP="00BB45A4">
      <w:pPr>
        <w:widowControl w:val="0"/>
        <w:autoSpaceDE w:val="0"/>
        <w:autoSpaceDN w:val="0"/>
        <w:adjustRightInd w:val="0"/>
        <w:spacing w:line="240" w:lineRule="auto"/>
        <w:ind w:left="480" w:hanging="480"/>
        <w:rPr>
          <w:noProof/>
          <w:szCs w:val="24"/>
        </w:rPr>
      </w:pPr>
      <w:r>
        <w:rPr>
          <w:noProof/>
          <w:szCs w:val="24"/>
        </w:rPr>
        <w:t xml:space="preserve">Gersom Hendarsono, S. S. (2013). Analisa Pengaruh Experiental Marketing terhadap Minat Beli Ulang Konsumen. </w:t>
      </w:r>
      <w:r>
        <w:rPr>
          <w:i/>
          <w:iCs/>
          <w:noProof/>
          <w:szCs w:val="24"/>
        </w:rPr>
        <w:t>Jurnal Manajemen Pemasaran</w:t>
      </w:r>
      <w:r>
        <w:rPr>
          <w:noProof/>
          <w:szCs w:val="24"/>
        </w:rPr>
        <w:t xml:space="preserve">, </w:t>
      </w:r>
      <w:r>
        <w:rPr>
          <w:i/>
          <w:iCs/>
          <w:noProof/>
          <w:szCs w:val="24"/>
        </w:rPr>
        <w:t>1</w:t>
      </w:r>
      <w:r>
        <w:rPr>
          <w:noProof/>
          <w:szCs w:val="24"/>
        </w:rPr>
        <w:t>(2), 1–8.</w:t>
      </w:r>
    </w:p>
    <w:p w14:paraId="79F0D91D" w14:textId="77777777" w:rsidR="00FA5069" w:rsidRDefault="002C77ED" w:rsidP="00BB45A4">
      <w:pPr>
        <w:widowControl w:val="0"/>
        <w:autoSpaceDE w:val="0"/>
        <w:autoSpaceDN w:val="0"/>
        <w:adjustRightInd w:val="0"/>
        <w:spacing w:line="240" w:lineRule="auto"/>
        <w:ind w:left="480" w:hanging="480"/>
        <w:rPr>
          <w:noProof/>
          <w:szCs w:val="24"/>
        </w:rPr>
      </w:pPr>
      <w:r>
        <w:rPr>
          <w:noProof/>
          <w:szCs w:val="24"/>
        </w:rPr>
        <w:t xml:space="preserve">Godes, D. (2017). Product Policy in Markets with Word-of-Mouth Communication. </w:t>
      </w:r>
      <w:r>
        <w:rPr>
          <w:i/>
          <w:iCs/>
          <w:noProof/>
          <w:szCs w:val="24"/>
        </w:rPr>
        <w:t>Management Science</w:t>
      </w:r>
      <w:r>
        <w:rPr>
          <w:noProof/>
          <w:szCs w:val="24"/>
        </w:rPr>
        <w:t xml:space="preserve">, </w:t>
      </w:r>
      <w:r>
        <w:rPr>
          <w:i/>
          <w:iCs/>
          <w:noProof/>
          <w:szCs w:val="24"/>
        </w:rPr>
        <w:t>63(1)</w:t>
      </w:r>
      <w:r>
        <w:rPr>
          <w:noProof/>
          <w:szCs w:val="24"/>
        </w:rPr>
        <w:t>, 267–278. https://doi.org/https://doi.org/10.1287/mnsc.2015.2330</w:t>
      </w:r>
    </w:p>
    <w:p w14:paraId="27C62DBD" w14:textId="77777777" w:rsidR="00FA5069" w:rsidRDefault="002C77ED" w:rsidP="00BB45A4">
      <w:pPr>
        <w:widowControl w:val="0"/>
        <w:autoSpaceDE w:val="0"/>
        <w:autoSpaceDN w:val="0"/>
        <w:adjustRightInd w:val="0"/>
        <w:spacing w:line="240" w:lineRule="auto"/>
        <w:ind w:left="480" w:hanging="480"/>
        <w:rPr>
          <w:noProof/>
          <w:szCs w:val="24"/>
        </w:rPr>
      </w:pPr>
      <w:r>
        <w:rPr>
          <w:noProof/>
          <w:szCs w:val="24"/>
        </w:rPr>
        <w:t xml:space="preserve">Hairiyah, S., &amp; Ali, H. (2017). Customer Decision Analysis in Taking Multipurpose Loan : Promotions , Locations and Credit Procedures ( A Case of the Bank " PQR Jakarta "). </w:t>
      </w:r>
      <w:r>
        <w:rPr>
          <w:i/>
          <w:iCs/>
          <w:noProof/>
          <w:szCs w:val="24"/>
        </w:rPr>
        <w:t>Saudi Journal of Business and Management Studies</w:t>
      </w:r>
      <w:r>
        <w:rPr>
          <w:noProof/>
          <w:szCs w:val="24"/>
        </w:rPr>
        <w:t xml:space="preserve">, </w:t>
      </w:r>
      <w:r>
        <w:rPr>
          <w:i/>
          <w:iCs/>
          <w:noProof/>
          <w:szCs w:val="24"/>
        </w:rPr>
        <w:t>2</w:t>
      </w:r>
      <w:r>
        <w:rPr>
          <w:noProof/>
          <w:szCs w:val="24"/>
        </w:rPr>
        <w:t>(3), 149–156. https://doi.org/10.21276/sjbms.2017.2.3.6</w:t>
      </w:r>
    </w:p>
    <w:p w14:paraId="78D57D67" w14:textId="77777777" w:rsidR="00FA5069" w:rsidRDefault="002C77ED" w:rsidP="00BB45A4">
      <w:pPr>
        <w:widowControl w:val="0"/>
        <w:autoSpaceDE w:val="0"/>
        <w:autoSpaceDN w:val="0"/>
        <w:adjustRightInd w:val="0"/>
        <w:spacing w:line="240" w:lineRule="auto"/>
        <w:ind w:left="480" w:hanging="480"/>
        <w:rPr>
          <w:noProof/>
          <w:szCs w:val="24"/>
        </w:rPr>
      </w:pPr>
      <w:r>
        <w:rPr>
          <w:noProof/>
          <w:szCs w:val="24"/>
        </w:rPr>
        <w:t xml:space="preserve">Herizon, S., &amp; Syaiful, A. (2017). </w:t>
      </w:r>
      <w:r>
        <w:rPr>
          <w:i/>
          <w:iCs/>
          <w:noProof/>
          <w:szCs w:val="24"/>
        </w:rPr>
        <w:t>ANALISIS PENGARUH KUALITAS PELAYANAN, HARAPAN KONSUMEN DAN KEPUASAN KONSUMEN TERHADAP (WORD OF MOUTH POSITIF) (Studi Pada Pasien Rumah Sakit Bhayangkara Tk. III Jitra Bengkulu)</w:t>
      </w:r>
      <w:r>
        <w:rPr>
          <w:noProof/>
          <w:szCs w:val="24"/>
        </w:rPr>
        <w:t>. Universitas Bengkulu.</w:t>
      </w:r>
    </w:p>
    <w:p w14:paraId="3138DF24" w14:textId="77777777" w:rsidR="00FA5069" w:rsidRDefault="002C77ED" w:rsidP="00BB45A4">
      <w:pPr>
        <w:widowControl w:val="0"/>
        <w:autoSpaceDE w:val="0"/>
        <w:autoSpaceDN w:val="0"/>
        <w:adjustRightInd w:val="0"/>
        <w:spacing w:line="240" w:lineRule="auto"/>
        <w:ind w:left="480" w:hanging="480"/>
        <w:rPr>
          <w:noProof/>
          <w:szCs w:val="24"/>
        </w:rPr>
      </w:pPr>
      <w:r>
        <w:rPr>
          <w:noProof/>
          <w:szCs w:val="24"/>
        </w:rPr>
        <w:t xml:space="preserve">Hidayah, S. A., &amp; Apriliani, R. A. E. (2019). Analisis Pengaruh Brand Image, Harga, Kualitas Produk, Dan Daya Tarik Promosi Terhadap Minat Beli Ulang Konsumen Batik Pekalongan (Studi Pada Pasar Grosir Setono Batik Pekalongan). </w:t>
      </w:r>
      <w:r>
        <w:rPr>
          <w:i/>
          <w:iCs/>
          <w:noProof/>
          <w:szCs w:val="24"/>
        </w:rPr>
        <w:t>Journal of Economic, Business and Engineering</w:t>
      </w:r>
      <w:r>
        <w:rPr>
          <w:noProof/>
          <w:szCs w:val="24"/>
        </w:rPr>
        <w:t xml:space="preserve">, </w:t>
      </w:r>
      <w:r>
        <w:rPr>
          <w:i/>
          <w:iCs/>
          <w:noProof/>
          <w:szCs w:val="24"/>
        </w:rPr>
        <w:t>1</w:t>
      </w:r>
      <w:r>
        <w:rPr>
          <w:noProof/>
          <w:szCs w:val="24"/>
        </w:rPr>
        <w:t>(1), 24–31. https://ojs.unsiq.ac.id/index.php/jebe/article/view/872</w:t>
      </w:r>
    </w:p>
    <w:p w14:paraId="6DD53254" w14:textId="77777777" w:rsidR="00FA5069" w:rsidRDefault="002C77ED" w:rsidP="00BB45A4">
      <w:pPr>
        <w:widowControl w:val="0"/>
        <w:autoSpaceDE w:val="0"/>
        <w:autoSpaceDN w:val="0"/>
        <w:adjustRightInd w:val="0"/>
        <w:spacing w:line="240" w:lineRule="auto"/>
        <w:ind w:left="480" w:hanging="480"/>
        <w:rPr>
          <w:noProof/>
          <w:szCs w:val="24"/>
        </w:rPr>
      </w:pPr>
      <w:r>
        <w:rPr>
          <w:noProof/>
          <w:szCs w:val="24"/>
        </w:rPr>
        <w:lastRenderedPageBreak/>
        <w:t xml:space="preserve">Hudaya, A. (2020). Analisa Factor yang Mempengaruhi Niat Pembelian Kembali pada Private Label. </w:t>
      </w:r>
      <w:r>
        <w:rPr>
          <w:i/>
          <w:iCs/>
          <w:noProof/>
          <w:szCs w:val="24"/>
        </w:rPr>
        <w:t>Urnal Ilmiah Manajemen Dan Bisnis</w:t>
      </w:r>
      <w:r>
        <w:rPr>
          <w:noProof/>
          <w:szCs w:val="24"/>
        </w:rPr>
        <w:t xml:space="preserve">, </w:t>
      </w:r>
      <w:r>
        <w:rPr>
          <w:i/>
          <w:iCs/>
          <w:noProof/>
          <w:szCs w:val="24"/>
        </w:rPr>
        <w:t>6</w:t>
      </w:r>
      <w:r>
        <w:rPr>
          <w:noProof/>
          <w:szCs w:val="24"/>
        </w:rPr>
        <w:t>(1), 335217.</w:t>
      </w:r>
    </w:p>
    <w:p w14:paraId="26F8C0F2" w14:textId="77777777" w:rsidR="00FA5069" w:rsidRDefault="002C77ED" w:rsidP="00BB45A4">
      <w:pPr>
        <w:widowControl w:val="0"/>
        <w:autoSpaceDE w:val="0"/>
        <w:autoSpaceDN w:val="0"/>
        <w:adjustRightInd w:val="0"/>
        <w:spacing w:line="240" w:lineRule="auto"/>
        <w:ind w:left="480" w:hanging="480"/>
        <w:rPr>
          <w:noProof/>
          <w:szCs w:val="24"/>
        </w:rPr>
      </w:pPr>
      <w:r>
        <w:rPr>
          <w:noProof/>
          <w:szCs w:val="24"/>
        </w:rPr>
        <w:t xml:space="preserve">Ikhsani, K., &amp; Ali, H. (2017). Keputusan Pembelian: Analisis Kualitas Produk, Harga dan Brand Awareness (Studi Kasus Produk Teh Botol Sosro di Giant Mall Permata Tangerang). </w:t>
      </w:r>
      <w:r>
        <w:rPr>
          <w:i/>
          <w:iCs/>
          <w:noProof/>
          <w:szCs w:val="24"/>
        </w:rPr>
        <w:t>Jurnal SWOT</w:t>
      </w:r>
      <w:r>
        <w:rPr>
          <w:noProof/>
          <w:szCs w:val="24"/>
        </w:rPr>
        <w:t xml:space="preserve">, </w:t>
      </w:r>
      <w:r>
        <w:rPr>
          <w:i/>
          <w:iCs/>
          <w:noProof/>
          <w:szCs w:val="24"/>
        </w:rPr>
        <w:t>VII</w:t>
      </w:r>
      <w:r>
        <w:rPr>
          <w:noProof/>
          <w:szCs w:val="24"/>
        </w:rPr>
        <w:t>(3), 523–541.</w:t>
      </w:r>
    </w:p>
    <w:p w14:paraId="300EC447" w14:textId="77777777" w:rsidR="00FA5069" w:rsidRDefault="002C77ED" w:rsidP="00BB45A4">
      <w:pPr>
        <w:widowControl w:val="0"/>
        <w:autoSpaceDE w:val="0"/>
        <w:autoSpaceDN w:val="0"/>
        <w:adjustRightInd w:val="0"/>
        <w:spacing w:line="240" w:lineRule="auto"/>
        <w:ind w:left="480" w:hanging="480"/>
        <w:rPr>
          <w:noProof/>
          <w:szCs w:val="24"/>
        </w:rPr>
      </w:pPr>
      <w:r>
        <w:rPr>
          <w:noProof/>
          <w:szCs w:val="24"/>
        </w:rPr>
        <w:t xml:space="preserve">ILYAS, G. B., RAHMI, S., TAMSAH, H., MUNIR, A. R., &amp; PUTRA, A. H. P. K. (2020). Reflective model of brand awareness on repurchase intention and customer satisfaction. </w:t>
      </w:r>
      <w:r>
        <w:rPr>
          <w:i/>
          <w:iCs/>
          <w:noProof/>
          <w:szCs w:val="24"/>
        </w:rPr>
        <w:t>The Journal of Asian Finance, Economics, and Business</w:t>
      </w:r>
      <w:r>
        <w:rPr>
          <w:noProof/>
          <w:szCs w:val="24"/>
        </w:rPr>
        <w:t xml:space="preserve">, </w:t>
      </w:r>
      <w:r>
        <w:rPr>
          <w:i/>
          <w:iCs/>
          <w:noProof/>
          <w:szCs w:val="24"/>
        </w:rPr>
        <w:t>7</w:t>
      </w:r>
      <w:r>
        <w:rPr>
          <w:noProof/>
          <w:szCs w:val="24"/>
        </w:rPr>
        <w:t>(9), 427–438.</w:t>
      </w:r>
    </w:p>
    <w:p w14:paraId="418CB2C2" w14:textId="77777777" w:rsidR="00FA5069" w:rsidRDefault="002C77ED" w:rsidP="00BB45A4">
      <w:pPr>
        <w:widowControl w:val="0"/>
        <w:autoSpaceDE w:val="0"/>
        <w:autoSpaceDN w:val="0"/>
        <w:adjustRightInd w:val="0"/>
        <w:spacing w:line="240" w:lineRule="auto"/>
        <w:ind w:left="480" w:hanging="480"/>
        <w:rPr>
          <w:noProof/>
          <w:szCs w:val="24"/>
        </w:rPr>
      </w:pPr>
      <w:r>
        <w:rPr>
          <w:noProof/>
          <w:szCs w:val="24"/>
        </w:rPr>
        <w:t xml:space="preserve">Indarsin, T., &amp; Ali, H. (2017). Attitude toward Using m-Commerce: The Analysis of Perceived Usefulness Perceived Ease of Use, and Perceived Trust: Case Study in Ikens Wholesale Trade, Jakarta – Indonesia. </w:t>
      </w:r>
      <w:r>
        <w:rPr>
          <w:i/>
          <w:iCs/>
          <w:noProof/>
          <w:szCs w:val="24"/>
        </w:rPr>
        <w:t>Saudi Journal of Business and Management Studies</w:t>
      </w:r>
      <w:r>
        <w:rPr>
          <w:noProof/>
          <w:szCs w:val="24"/>
        </w:rPr>
        <w:t>. https://doi.org/https://doi.org/10.21276/sjbms.2017.2.11.7</w:t>
      </w:r>
    </w:p>
    <w:p w14:paraId="4DB28395" w14:textId="77777777" w:rsidR="00FA5069" w:rsidRDefault="002C77ED" w:rsidP="00BB45A4">
      <w:pPr>
        <w:widowControl w:val="0"/>
        <w:autoSpaceDE w:val="0"/>
        <w:autoSpaceDN w:val="0"/>
        <w:adjustRightInd w:val="0"/>
        <w:spacing w:line="240" w:lineRule="auto"/>
        <w:ind w:left="480" w:hanging="480"/>
        <w:rPr>
          <w:noProof/>
          <w:szCs w:val="24"/>
        </w:rPr>
      </w:pPr>
      <w:r>
        <w:rPr>
          <w:noProof/>
          <w:szCs w:val="24"/>
        </w:rPr>
        <w:t xml:space="preserve">Indriani, A., &amp; Nurcaya, I. (2015). Pengaruh Kualitas Pelayanan Terhadap Word of Mouth Yang Dimediasi Oleh Kepercayaan Pelanggan Pada Pt. Auto Bagus Rent a Car Denpasar. </w:t>
      </w:r>
      <w:r>
        <w:rPr>
          <w:i/>
          <w:iCs/>
          <w:noProof/>
          <w:szCs w:val="24"/>
        </w:rPr>
        <w:t>E-Jurnal Manajemen Universitas Udayana</w:t>
      </w:r>
      <w:r>
        <w:rPr>
          <w:noProof/>
          <w:szCs w:val="24"/>
        </w:rPr>
        <w:t xml:space="preserve">, </w:t>
      </w:r>
      <w:r>
        <w:rPr>
          <w:i/>
          <w:iCs/>
          <w:noProof/>
          <w:szCs w:val="24"/>
        </w:rPr>
        <w:t>4</w:t>
      </w:r>
      <w:r>
        <w:rPr>
          <w:noProof/>
          <w:szCs w:val="24"/>
        </w:rPr>
        <w:t>(5), 255219.</w:t>
      </w:r>
    </w:p>
    <w:p w14:paraId="546ED36E" w14:textId="77777777" w:rsidR="00FA5069" w:rsidRDefault="002C77ED" w:rsidP="00BB45A4">
      <w:pPr>
        <w:widowControl w:val="0"/>
        <w:autoSpaceDE w:val="0"/>
        <w:autoSpaceDN w:val="0"/>
        <w:adjustRightInd w:val="0"/>
        <w:spacing w:line="240" w:lineRule="auto"/>
        <w:ind w:left="480" w:hanging="480"/>
        <w:rPr>
          <w:noProof/>
          <w:szCs w:val="24"/>
        </w:rPr>
      </w:pPr>
      <w:r>
        <w:rPr>
          <w:noProof/>
          <w:szCs w:val="24"/>
        </w:rPr>
        <w:t xml:space="preserve">Irwanto, A., &amp; Rohman, F. (2013). Analisis Pengaruh Kualitas Produk dan Strategi Harga terhadap Kepuasan Pelanggan, dan Pengaruhnya pada Terbentuknya Word-of-mouth di Perumahan Madani Group Jabodetabek. </w:t>
      </w:r>
      <w:r>
        <w:rPr>
          <w:i/>
          <w:iCs/>
          <w:noProof/>
          <w:szCs w:val="24"/>
        </w:rPr>
        <w:t>Jurnal Aplikasi Manajemen</w:t>
      </w:r>
      <w:r>
        <w:rPr>
          <w:noProof/>
          <w:szCs w:val="24"/>
        </w:rPr>
        <w:t xml:space="preserve">, </w:t>
      </w:r>
      <w:r>
        <w:rPr>
          <w:i/>
          <w:iCs/>
          <w:noProof/>
          <w:szCs w:val="24"/>
        </w:rPr>
        <w:t>11</w:t>
      </w:r>
      <w:r>
        <w:rPr>
          <w:noProof/>
          <w:szCs w:val="24"/>
        </w:rPr>
        <w:t>(1), 85–94.</w:t>
      </w:r>
    </w:p>
    <w:p w14:paraId="3AB1F6CE" w14:textId="77777777" w:rsidR="00FA5069" w:rsidRDefault="002C77ED" w:rsidP="00BB45A4">
      <w:pPr>
        <w:widowControl w:val="0"/>
        <w:autoSpaceDE w:val="0"/>
        <w:autoSpaceDN w:val="0"/>
        <w:adjustRightInd w:val="0"/>
        <w:spacing w:line="240" w:lineRule="auto"/>
        <w:ind w:left="480" w:hanging="480"/>
        <w:rPr>
          <w:noProof/>
          <w:szCs w:val="24"/>
        </w:rPr>
      </w:pPr>
      <w:r>
        <w:rPr>
          <w:noProof/>
          <w:szCs w:val="24"/>
        </w:rPr>
        <w:t xml:space="preserve">Japarianto, E. (2019). Pengaruh Retail Service Quality Terhadap Minat Berkunjung Ulang Mall Di Surabaya Melalui Perceived Quality dan Customer Satisfaction Sebagai Variabel Intervening. </w:t>
      </w:r>
      <w:r>
        <w:rPr>
          <w:i/>
          <w:iCs/>
          <w:noProof/>
          <w:szCs w:val="24"/>
        </w:rPr>
        <w:t>Jurnal Manajemen Pemasaran</w:t>
      </w:r>
      <w:r>
        <w:rPr>
          <w:noProof/>
          <w:szCs w:val="24"/>
        </w:rPr>
        <w:t xml:space="preserve">, </w:t>
      </w:r>
      <w:r>
        <w:rPr>
          <w:i/>
          <w:iCs/>
          <w:noProof/>
          <w:szCs w:val="24"/>
        </w:rPr>
        <w:t>13</w:t>
      </w:r>
      <w:r>
        <w:rPr>
          <w:noProof/>
          <w:szCs w:val="24"/>
        </w:rPr>
        <w:t>(1), 17–26.</w:t>
      </w:r>
    </w:p>
    <w:p w14:paraId="5856207D" w14:textId="77777777" w:rsidR="00FA5069" w:rsidRDefault="002C77ED" w:rsidP="00BB45A4">
      <w:pPr>
        <w:widowControl w:val="0"/>
        <w:autoSpaceDE w:val="0"/>
        <w:autoSpaceDN w:val="0"/>
        <w:adjustRightInd w:val="0"/>
        <w:spacing w:line="240" w:lineRule="auto"/>
        <w:ind w:left="480" w:hanging="480"/>
        <w:rPr>
          <w:noProof/>
          <w:szCs w:val="24"/>
        </w:rPr>
      </w:pPr>
      <w:r>
        <w:rPr>
          <w:noProof/>
          <w:szCs w:val="24"/>
        </w:rPr>
        <w:t xml:space="preserve">Joesyiana, K. (2018). Pengaruh Word Of Mouth Terhadap Keputusan Pembelian Konsumen Pada Media Online Shop Shopee Di Pekabaru (Survey pada Mahasiswa Semester VII Jurusan Pendidikan Akuntansi Fakultas Keguruan dan Ilmu Pendidikan Universitas Islam Riau). </w:t>
      </w:r>
      <w:r>
        <w:rPr>
          <w:i/>
          <w:iCs/>
          <w:noProof/>
          <w:szCs w:val="24"/>
        </w:rPr>
        <w:t>Jurnal Valuta</w:t>
      </w:r>
      <w:r>
        <w:rPr>
          <w:noProof/>
          <w:szCs w:val="24"/>
        </w:rPr>
        <w:t xml:space="preserve">, </w:t>
      </w:r>
      <w:r>
        <w:rPr>
          <w:i/>
          <w:iCs/>
          <w:noProof/>
          <w:szCs w:val="24"/>
        </w:rPr>
        <w:t>Vol. 4</w:t>
      </w:r>
      <w:r>
        <w:rPr>
          <w:noProof/>
          <w:szCs w:val="24"/>
        </w:rPr>
        <w:t>(1), 71–85.</w:t>
      </w:r>
    </w:p>
    <w:p w14:paraId="7B294B93" w14:textId="77777777" w:rsidR="00FA5069" w:rsidRDefault="002C77ED" w:rsidP="00BB45A4">
      <w:pPr>
        <w:widowControl w:val="0"/>
        <w:autoSpaceDE w:val="0"/>
        <w:autoSpaceDN w:val="0"/>
        <w:adjustRightInd w:val="0"/>
        <w:spacing w:line="240" w:lineRule="auto"/>
        <w:ind w:left="480" w:hanging="480"/>
        <w:rPr>
          <w:noProof/>
          <w:szCs w:val="24"/>
        </w:rPr>
      </w:pPr>
      <w:r>
        <w:rPr>
          <w:noProof/>
          <w:szCs w:val="24"/>
        </w:rPr>
        <w:t xml:space="preserve">JOHANNA P, M. Y. R. A. (2006). Analisis Faktor-Faktor yang Mempengaruhi Minat Beli Ulang (Studi Kasus Konsumen Pada Mandala Airline-Semarang). </w:t>
      </w:r>
      <w:r>
        <w:rPr>
          <w:i/>
          <w:iCs/>
          <w:noProof/>
          <w:szCs w:val="24"/>
        </w:rPr>
        <w:t>Doctoral Dissertation, Program Pascasarjana Universitas Diponegoro</w:t>
      </w:r>
      <w:r>
        <w:rPr>
          <w:noProof/>
          <w:szCs w:val="24"/>
        </w:rPr>
        <w:t>.</w:t>
      </w:r>
    </w:p>
    <w:p w14:paraId="7A454361" w14:textId="77777777" w:rsidR="00FA5069" w:rsidRDefault="002C77ED" w:rsidP="00BB45A4">
      <w:pPr>
        <w:widowControl w:val="0"/>
        <w:autoSpaceDE w:val="0"/>
        <w:autoSpaceDN w:val="0"/>
        <w:adjustRightInd w:val="0"/>
        <w:spacing w:line="240" w:lineRule="auto"/>
        <w:ind w:left="480" w:hanging="480"/>
        <w:rPr>
          <w:noProof/>
          <w:szCs w:val="24"/>
        </w:rPr>
      </w:pPr>
      <w:r>
        <w:rPr>
          <w:noProof/>
          <w:szCs w:val="24"/>
        </w:rPr>
        <w:t xml:space="preserve">Kurniawan, D. A. (2016). Pengaruh Persepsi Harga, Kualitas Pelayanan dan Citra Terhadap Niat Konsumen untuk Word of Mouth dengan Kepuasan sebagai Variabel Mediasi (Survei pada BPJS di Kabupaten Ponorogo). </w:t>
      </w:r>
      <w:r>
        <w:rPr>
          <w:i/>
          <w:iCs/>
          <w:noProof/>
          <w:szCs w:val="24"/>
        </w:rPr>
        <w:t>Al Tijarah</w:t>
      </w:r>
      <w:r>
        <w:rPr>
          <w:noProof/>
          <w:szCs w:val="24"/>
        </w:rPr>
        <w:t xml:space="preserve">, </w:t>
      </w:r>
      <w:r>
        <w:rPr>
          <w:i/>
          <w:iCs/>
          <w:noProof/>
          <w:szCs w:val="24"/>
        </w:rPr>
        <w:t>2(1)</w:t>
      </w:r>
      <w:r>
        <w:rPr>
          <w:noProof/>
          <w:szCs w:val="24"/>
        </w:rPr>
        <w:t>, 94–118.</w:t>
      </w:r>
    </w:p>
    <w:p w14:paraId="4E36DF8A" w14:textId="77777777" w:rsidR="00FA5069" w:rsidRDefault="002C77ED" w:rsidP="00BB45A4">
      <w:pPr>
        <w:widowControl w:val="0"/>
        <w:autoSpaceDE w:val="0"/>
        <w:autoSpaceDN w:val="0"/>
        <w:adjustRightInd w:val="0"/>
        <w:spacing w:line="240" w:lineRule="auto"/>
        <w:ind w:left="480" w:hanging="480"/>
        <w:rPr>
          <w:noProof/>
          <w:szCs w:val="24"/>
        </w:rPr>
      </w:pPr>
      <w:r>
        <w:rPr>
          <w:noProof/>
          <w:szCs w:val="24"/>
        </w:rPr>
        <w:t xml:space="preserve">Laksono, J. A. (2013). </w:t>
      </w:r>
      <w:r>
        <w:rPr>
          <w:i/>
          <w:iCs/>
          <w:noProof/>
          <w:szCs w:val="24"/>
        </w:rPr>
        <w:t>Analisis faktor-faktor yang mempengaruhi kepuasan Konsumen Serta Pengaruhnya Terhadap Word of Mouth (WOM) Pada CV Aneka Usaha di Semarang</w:t>
      </w:r>
      <w:r>
        <w:rPr>
          <w:noProof/>
          <w:szCs w:val="24"/>
        </w:rPr>
        <w:t>. Diponegoro University.</w:t>
      </w:r>
    </w:p>
    <w:p w14:paraId="2A2AA25A" w14:textId="77777777" w:rsidR="00FA5069" w:rsidRDefault="002C77ED" w:rsidP="00BB45A4">
      <w:pPr>
        <w:widowControl w:val="0"/>
        <w:autoSpaceDE w:val="0"/>
        <w:autoSpaceDN w:val="0"/>
        <w:adjustRightInd w:val="0"/>
        <w:spacing w:line="240" w:lineRule="auto"/>
        <w:ind w:left="480" w:hanging="480"/>
        <w:rPr>
          <w:noProof/>
          <w:szCs w:val="24"/>
        </w:rPr>
      </w:pPr>
      <w:r>
        <w:rPr>
          <w:noProof/>
          <w:szCs w:val="24"/>
        </w:rPr>
        <w:t xml:space="preserve">Larasetiati, M., &amp; Ali, H. (2019). Model of Consumer Trust: Analysis of Perceived Usefulness and Security toward Repurchase Intention in Online Travel Agent. </w:t>
      </w:r>
      <w:r>
        <w:rPr>
          <w:i/>
          <w:iCs/>
          <w:noProof/>
          <w:szCs w:val="24"/>
        </w:rPr>
        <w:t>Saudi Journal of Economics and Finance</w:t>
      </w:r>
      <w:r>
        <w:rPr>
          <w:noProof/>
          <w:szCs w:val="24"/>
        </w:rPr>
        <w:t xml:space="preserve">, </w:t>
      </w:r>
      <w:r>
        <w:rPr>
          <w:i/>
          <w:iCs/>
          <w:noProof/>
          <w:szCs w:val="24"/>
        </w:rPr>
        <w:t>3</w:t>
      </w:r>
      <w:r>
        <w:rPr>
          <w:noProof/>
          <w:szCs w:val="24"/>
        </w:rPr>
        <w:t>(8), 350–357. https://doi.org/10.21276/sjef.2019.3.8.5</w:t>
      </w:r>
    </w:p>
    <w:p w14:paraId="40A31BC8" w14:textId="77777777" w:rsidR="00FA5069" w:rsidRDefault="002C77ED" w:rsidP="00BB45A4">
      <w:pPr>
        <w:widowControl w:val="0"/>
        <w:autoSpaceDE w:val="0"/>
        <w:autoSpaceDN w:val="0"/>
        <w:adjustRightInd w:val="0"/>
        <w:spacing w:line="240" w:lineRule="auto"/>
        <w:ind w:left="480" w:hanging="480"/>
        <w:rPr>
          <w:noProof/>
          <w:szCs w:val="24"/>
        </w:rPr>
      </w:pPr>
      <w:r>
        <w:rPr>
          <w:noProof/>
          <w:szCs w:val="24"/>
        </w:rPr>
        <w:t xml:space="preserve">Leonnard, S., Comm, M., &amp; Thung, F. (2017). The relationship of service quality, word-of-mouth, and repurchase intention in online transportation services. </w:t>
      </w:r>
      <w:r>
        <w:rPr>
          <w:i/>
          <w:iCs/>
          <w:noProof/>
          <w:szCs w:val="24"/>
        </w:rPr>
        <w:t>Journal of Process Management. New Technologies</w:t>
      </w:r>
      <w:r>
        <w:rPr>
          <w:noProof/>
          <w:szCs w:val="24"/>
        </w:rPr>
        <w:t xml:space="preserve">, </w:t>
      </w:r>
      <w:r>
        <w:rPr>
          <w:i/>
          <w:iCs/>
          <w:noProof/>
          <w:szCs w:val="24"/>
        </w:rPr>
        <w:t>5</w:t>
      </w:r>
      <w:r>
        <w:rPr>
          <w:noProof/>
          <w:szCs w:val="24"/>
        </w:rPr>
        <w:t>(4), 30–40. https://doi.org/10.5937/jouproman5-15210</w:t>
      </w:r>
    </w:p>
    <w:p w14:paraId="4C6D8D44" w14:textId="77777777" w:rsidR="00FA5069" w:rsidRDefault="002C77ED" w:rsidP="00BB45A4">
      <w:pPr>
        <w:widowControl w:val="0"/>
        <w:autoSpaceDE w:val="0"/>
        <w:autoSpaceDN w:val="0"/>
        <w:adjustRightInd w:val="0"/>
        <w:spacing w:line="240" w:lineRule="auto"/>
        <w:ind w:left="480" w:hanging="480"/>
        <w:rPr>
          <w:noProof/>
          <w:szCs w:val="24"/>
        </w:rPr>
      </w:pPr>
      <w:r>
        <w:rPr>
          <w:noProof/>
          <w:szCs w:val="24"/>
        </w:rPr>
        <w:lastRenderedPageBreak/>
        <w:t xml:space="preserve">Lestari, A. (2013). PENGARUH KUALITAS LAYANAN DAN HARGA TERHADAP WORD OF MOUTH DENGAN KEPUASAN PELANGGAN SEBAGAI VARIABEL INTERVENING (STUDI PADA PENGUNJUNG TIMEZONE PLAZA SURABAYA). </w:t>
      </w:r>
      <w:r>
        <w:rPr>
          <w:i/>
          <w:iCs/>
          <w:noProof/>
          <w:szCs w:val="24"/>
        </w:rPr>
        <w:t>Buletin Ekonomi</w:t>
      </w:r>
      <w:r>
        <w:rPr>
          <w:noProof/>
          <w:szCs w:val="24"/>
        </w:rPr>
        <w:t xml:space="preserve">, </w:t>
      </w:r>
      <w:r>
        <w:rPr>
          <w:i/>
          <w:iCs/>
          <w:noProof/>
          <w:szCs w:val="24"/>
        </w:rPr>
        <w:t>11(1)</w:t>
      </w:r>
      <w:r>
        <w:rPr>
          <w:noProof/>
          <w:szCs w:val="24"/>
        </w:rPr>
        <w:t>, 1–86.</w:t>
      </w:r>
    </w:p>
    <w:p w14:paraId="21D139BB" w14:textId="77777777" w:rsidR="00FA5069" w:rsidRDefault="002C77ED" w:rsidP="00BB45A4">
      <w:pPr>
        <w:widowControl w:val="0"/>
        <w:autoSpaceDE w:val="0"/>
        <w:autoSpaceDN w:val="0"/>
        <w:adjustRightInd w:val="0"/>
        <w:spacing w:line="240" w:lineRule="auto"/>
        <w:ind w:left="480" w:hanging="480"/>
        <w:rPr>
          <w:noProof/>
          <w:szCs w:val="24"/>
        </w:rPr>
      </w:pPr>
      <w:r>
        <w:rPr>
          <w:noProof/>
          <w:szCs w:val="24"/>
        </w:rPr>
        <w:t xml:space="preserve">Lonardo, L., &amp; Soelasih, Y. (2014). Analisis Pengaruh Kualitas Produk, Harga, dan Lingkungan Fisik Perusahaan Kue Lapis Legit XYZ Terhadap Kepuasan Konsumen Dalam Membangun Word of Mouth Positif. </w:t>
      </w:r>
      <w:r>
        <w:rPr>
          <w:i/>
          <w:iCs/>
          <w:noProof/>
          <w:szCs w:val="24"/>
        </w:rPr>
        <w:t>Jurnal Manajemen</w:t>
      </w:r>
      <w:r>
        <w:rPr>
          <w:noProof/>
          <w:szCs w:val="24"/>
        </w:rPr>
        <w:t xml:space="preserve">, </w:t>
      </w:r>
      <w:r>
        <w:rPr>
          <w:i/>
          <w:iCs/>
          <w:noProof/>
          <w:szCs w:val="24"/>
        </w:rPr>
        <w:t>11</w:t>
      </w:r>
      <w:r>
        <w:rPr>
          <w:noProof/>
          <w:szCs w:val="24"/>
        </w:rPr>
        <w:t>(1), 28–40.</w:t>
      </w:r>
    </w:p>
    <w:p w14:paraId="72A06E1B" w14:textId="77777777" w:rsidR="00FA5069" w:rsidRDefault="002C77ED" w:rsidP="00BB45A4">
      <w:pPr>
        <w:widowControl w:val="0"/>
        <w:autoSpaceDE w:val="0"/>
        <w:autoSpaceDN w:val="0"/>
        <w:adjustRightInd w:val="0"/>
        <w:spacing w:line="240" w:lineRule="auto"/>
        <w:ind w:left="480" w:hanging="480"/>
        <w:rPr>
          <w:noProof/>
          <w:szCs w:val="24"/>
        </w:rPr>
      </w:pPr>
      <w:r>
        <w:rPr>
          <w:noProof/>
          <w:szCs w:val="24"/>
        </w:rPr>
        <w:t xml:space="preserve">M, A., &amp; Ali, H. (2017). Model Kepuasan Pelanggan: Analisis Kualitas Produk Dan Kualitas Layanan Terhadap Citra Merek Pada Giant Citra Raya Jakarta. </w:t>
      </w:r>
      <w:r>
        <w:rPr>
          <w:i/>
          <w:iCs/>
          <w:noProof/>
          <w:szCs w:val="24"/>
        </w:rPr>
        <w:t>Jurnal Manajemen</w:t>
      </w:r>
      <w:r>
        <w:rPr>
          <w:noProof/>
          <w:szCs w:val="24"/>
        </w:rPr>
        <w:t xml:space="preserve">, </w:t>
      </w:r>
      <w:r>
        <w:rPr>
          <w:i/>
          <w:iCs/>
          <w:noProof/>
          <w:szCs w:val="24"/>
        </w:rPr>
        <w:t>21</w:t>
      </w:r>
      <w:r>
        <w:rPr>
          <w:noProof/>
          <w:szCs w:val="24"/>
        </w:rPr>
        <w:t>(3), 317–335. https://doi.org/https://doi.org/10.24912/jm.v21i3.254</w:t>
      </w:r>
    </w:p>
    <w:p w14:paraId="0FAD0456" w14:textId="77777777" w:rsidR="00FA5069" w:rsidRDefault="002C77ED" w:rsidP="00BB45A4">
      <w:pPr>
        <w:widowControl w:val="0"/>
        <w:autoSpaceDE w:val="0"/>
        <w:autoSpaceDN w:val="0"/>
        <w:adjustRightInd w:val="0"/>
        <w:spacing w:line="240" w:lineRule="auto"/>
        <w:ind w:left="480" w:hanging="480"/>
        <w:rPr>
          <w:noProof/>
          <w:szCs w:val="24"/>
        </w:rPr>
      </w:pPr>
      <w:r>
        <w:rPr>
          <w:noProof/>
          <w:szCs w:val="24"/>
        </w:rPr>
        <w:t xml:space="preserve">Mappesona, H., Ikhsani, K., &amp; Ali, H. (2020). Customer purchase decision model, supply chain management and customer satisfaction: Product quality and promotion analysis. </w:t>
      </w:r>
      <w:r>
        <w:rPr>
          <w:i/>
          <w:iCs/>
          <w:noProof/>
          <w:szCs w:val="24"/>
        </w:rPr>
        <w:t>International Journal of Supply Chain Management.</w:t>
      </w:r>
    </w:p>
    <w:p w14:paraId="7B8C1AE6" w14:textId="77777777" w:rsidR="00FA5069" w:rsidRDefault="002C77ED" w:rsidP="00BB45A4">
      <w:pPr>
        <w:widowControl w:val="0"/>
        <w:autoSpaceDE w:val="0"/>
        <w:autoSpaceDN w:val="0"/>
        <w:adjustRightInd w:val="0"/>
        <w:spacing w:line="240" w:lineRule="auto"/>
        <w:ind w:left="480" w:hanging="480"/>
        <w:rPr>
          <w:noProof/>
          <w:szCs w:val="24"/>
        </w:rPr>
      </w:pPr>
      <w:r>
        <w:rPr>
          <w:noProof/>
          <w:szCs w:val="24"/>
        </w:rPr>
        <w:t xml:space="preserve">Mismiwati. (2016). Pengaruh Kepuasan Pelanggan, Kualitas Produk, Dan Experiential Marketing Terhadap Word of Mouth Pada Percetakan Sabilul Haq. </w:t>
      </w:r>
      <w:r>
        <w:rPr>
          <w:i/>
          <w:iCs/>
          <w:noProof/>
          <w:szCs w:val="24"/>
        </w:rPr>
        <w:t>I-Economics: A Research Journal on Islamic Economics</w:t>
      </w:r>
      <w:r>
        <w:rPr>
          <w:noProof/>
          <w:szCs w:val="24"/>
        </w:rPr>
        <w:t xml:space="preserve">, </w:t>
      </w:r>
      <w:r>
        <w:rPr>
          <w:i/>
          <w:iCs/>
          <w:noProof/>
          <w:szCs w:val="24"/>
        </w:rPr>
        <w:t>2</w:t>
      </w:r>
      <w:r>
        <w:rPr>
          <w:noProof/>
          <w:szCs w:val="24"/>
        </w:rPr>
        <w:t>(1), 19–30.</w:t>
      </w:r>
    </w:p>
    <w:p w14:paraId="48F0EA95" w14:textId="77777777" w:rsidR="00FA5069" w:rsidRDefault="002C77ED" w:rsidP="00BB45A4">
      <w:pPr>
        <w:widowControl w:val="0"/>
        <w:autoSpaceDE w:val="0"/>
        <w:autoSpaceDN w:val="0"/>
        <w:adjustRightInd w:val="0"/>
        <w:spacing w:line="240" w:lineRule="auto"/>
        <w:ind w:left="480" w:hanging="480"/>
        <w:rPr>
          <w:noProof/>
          <w:szCs w:val="24"/>
        </w:rPr>
      </w:pPr>
      <w:r>
        <w:rPr>
          <w:noProof/>
          <w:szCs w:val="24"/>
        </w:rPr>
        <w:t xml:space="preserve">Moslehpour, M., Wong, W. K., Van Pham, K., &amp; Aulia, C. K. (2017). Repurchase intention of Korean beauty products among Taiwanese consumers. </w:t>
      </w:r>
      <w:r>
        <w:rPr>
          <w:i/>
          <w:iCs/>
          <w:noProof/>
          <w:szCs w:val="24"/>
        </w:rPr>
        <w:t>Asia Pacific Journal of Marketing and Logistics</w:t>
      </w:r>
      <w:r>
        <w:rPr>
          <w:noProof/>
          <w:szCs w:val="24"/>
        </w:rPr>
        <w:t xml:space="preserve">, </w:t>
      </w:r>
      <w:r>
        <w:rPr>
          <w:i/>
          <w:iCs/>
          <w:noProof/>
          <w:szCs w:val="24"/>
        </w:rPr>
        <w:t>29</w:t>
      </w:r>
      <w:r>
        <w:rPr>
          <w:noProof/>
          <w:szCs w:val="24"/>
        </w:rPr>
        <w:t>(3), 569–588. https://doi.org/10.1108/APJML-06-2016-0106</w:t>
      </w:r>
    </w:p>
    <w:p w14:paraId="5D6427E0" w14:textId="77777777" w:rsidR="00FA5069" w:rsidRDefault="002C77ED" w:rsidP="00BB45A4">
      <w:pPr>
        <w:widowControl w:val="0"/>
        <w:autoSpaceDE w:val="0"/>
        <w:autoSpaceDN w:val="0"/>
        <w:adjustRightInd w:val="0"/>
        <w:spacing w:line="240" w:lineRule="auto"/>
        <w:ind w:left="480" w:hanging="480"/>
        <w:rPr>
          <w:noProof/>
          <w:szCs w:val="24"/>
        </w:rPr>
      </w:pPr>
      <w:r>
        <w:rPr>
          <w:noProof/>
          <w:szCs w:val="24"/>
        </w:rPr>
        <w:t xml:space="preserve">Naufal, M. F., &amp; WIDIYANTO, I. (2014). </w:t>
      </w:r>
      <w:r>
        <w:rPr>
          <w:i/>
          <w:iCs/>
          <w:noProof/>
          <w:szCs w:val="24"/>
        </w:rPr>
        <w:t>ANALISIS PENGARUH BRAND AWARENESS, NORMA SUBYEKTIF, KEYAKINAN LABEL HALAL TERHADAP BRAND ATTITUDE UNTUK MENINGKATKAN MINAT BELI ULANG KOSMETIK MEREK WARDAH (Studi Kasus Pada Pelanggan Kosmetik Merek Wardah di Kota Semarang)</w:t>
      </w:r>
      <w:r>
        <w:rPr>
          <w:noProof/>
          <w:szCs w:val="24"/>
        </w:rPr>
        <w:t>.</w:t>
      </w:r>
    </w:p>
    <w:p w14:paraId="665A9CBB" w14:textId="77777777" w:rsidR="00FA5069" w:rsidRDefault="002C77ED" w:rsidP="00BB45A4">
      <w:pPr>
        <w:widowControl w:val="0"/>
        <w:autoSpaceDE w:val="0"/>
        <w:autoSpaceDN w:val="0"/>
        <w:adjustRightInd w:val="0"/>
        <w:spacing w:line="240" w:lineRule="auto"/>
        <w:ind w:left="480" w:hanging="480"/>
        <w:rPr>
          <w:noProof/>
          <w:szCs w:val="24"/>
        </w:rPr>
      </w:pPr>
      <w:r>
        <w:rPr>
          <w:noProof/>
          <w:szCs w:val="24"/>
        </w:rPr>
        <w:t xml:space="preserve">Ningsih, D. ., Hidayat, C. ., &amp; Rusno, R. (2020). Pengaruh Strategi Promosi Dan Social Media Terhadap Minat Beli Garskin Yang Dimediasi Word Of Mouth. </w:t>
      </w:r>
      <w:r>
        <w:rPr>
          <w:i/>
          <w:iCs/>
          <w:noProof/>
          <w:szCs w:val="24"/>
        </w:rPr>
        <w:t>Jurnal Riset Mahasiswa Manajemen</w:t>
      </w:r>
      <w:r>
        <w:rPr>
          <w:noProof/>
          <w:szCs w:val="24"/>
        </w:rPr>
        <w:t xml:space="preserve">, </w:t>
      </w:r>
      <w:r>
        <w:rPr>
          <w:i/>
          <w:iCs/>
          <w:noProof/>
          <w:szCs w:val="24"/>
        </w:rPr>
        <w:t>6</w:t>
      </w:r>
      <w:r>
        <w:rPr>
          <w:noProof/>
          <w:szCs w:val="24"/>
        </w:rPr>
        <w:t>(1).</w:t>
      </w:r>
    </w:p>
    <w:p w14:paraId="3D3BA267" w14:textId="77777777" w:rsidR="00FA5069" w:rsidRDefault="002C77ED" w:rsidP="00BB45A4">
      <w:pPr>
        <w:widowControl w:val="0"/>
        <w:autoSpaceDE w:val="0"/>
        <w:autoSpaceDN w:val="0"/>
        <w:adjustRightInd w:val="0"/>
        <w:spacing w:line="240" w:lineRule="auto"/>
        <w:ind w:left="480" w:hanging="480"/>
        <w:rPr>
          <w:noProof/>
          <w:szCs w:val="24"/>
        </w:rPr>
      </w:pPr>
      <w:r>
        <w:rPr>
          <w:noProof/>
          <w:szCs w:val="24"/>
        </w:rPr>
        <w:t xml:space="preserve">Novansa, Hafizh, &amp; Ali, H. (2017). Purchase Decision Model: Analysis of Brand Image, Brand Awareness and Price (Case Study SMECO Indonesia SME products). </w:t>
      </w:r>
      <w:r>
        <w:rPr>
          <w:i/>
          <w:iCs/>
          <w:noProof/>
          <w:szCs w:val="24"/>
        </w:rPr>
        <w:t>Saudi Journal of Humanities and Social Sciences</w:t>
      </w:r>
      <w:r>
        <w:rPr>
          <w:noProof/>
          <w:szCs w:val="24"/>
        </w:rPr>
        <w:t>.</w:t>
      </w:r>
    </w:p>
    <w:p w14:paraId="33D2158C" w14:textId="77777777" w:rsidR="00FA5069" w:rsidRDefault="002C77ED" w:rsidP="00BB45A4">
      <w:pPr>
        <w:widowControl w:val="0"/>
        <w:autoSpaceDE w:val="0"/>
        <w:autoSpaceDN w:val="0"/>
        <w:adjustRightInd w:val="0"/>
        <w:spacing w:line="240" w:lineRule="auto"/>
        <w:ind w:left="480" w:hanging="480"/>
        <w:rPr>
          <w:noProof/>
          <w:szCs w:val="24"/>
        </w:rPr>
      </w:pPr>
      <w:r>
        <w:rPr>
          <w:noProof/>
          <w:szCs w:val="24"/>
        </w:rPr>
        <w:t xml:space="preserve">Prihartono, &amp; Ali, H. (2020). The promises ethics and marketing concept strategy as a competitive advantage on private higher education (A survey on perception of product attributes and promotion mix in Indonesia). </w:t>
      </w:r>
      <w:r>
        <w:rPr>
          <w:i/>
          <w:iCs/>
          <w:noProof/>
          <w:szCs w:val="24"/>
        </w:rPr>
        <w:t>Talent Development and Excellence</w:t>
      </w:r>
      <w:r>
        <w:rPr>
          <w:noProof/>
          <w:szCs w:val="24"/>
        </w:rPr>
        <w:t>.</w:t>
      </w:r>
    </w:p>
    <w:p w14:paraId="1D916451" w14:textId="77777777" w:rsidR="00FA5069" w:rsidRDefault="002C77ED" w:rsidP="00BB45A4">
      <w:pPr>
        <w:widowControl w:val="0"/>
        <w:autoSpaceDE w:val="0"/>
        <w:autoSpaceDN w:val="0"/>
        <w:adjustRightInd w:val="0"/>
        <w:spacing w:line="240" w:lineRule="auto"/>
        <w:ind w:left="480" w:hanging="480"/>
        <w:rPr>
          <w:noProof/>
          <w:szCs w:val="24"/>
        </w:rPr>
      </w:pPr>
      <w:r>
        <w:rPr>
          <w:noProof/>
          <w:szCs w:val="24"/>
        </w:rPr>
        <w:t xml:space="preserve">Puspasari, A. (2014). Pengaruh kualitas produk terhadap word of mouth melalui kepuasan pelanggan. </w:t>
      </w:r>
      <w:r>
        <w:rPr>
          <w:i/>
          <w:iCs/>
          <w:noProof/>
          <w:szCs w:val="24"/>
        </w:rPr>
        <w:t>Jurnal Ilmu Manajemen (JIM)</w:t>
      </w:r>
      <w:r>
        <w:rPr>
          <w:noProof/>
          <w:szCs w:val="24"/>
        </w:rPr>
        <w:t xml:space="preserve">, </w:t>
      </w:r>
      <w:r>
        <w:rPr>
          <w:i/>
          <w:iCs/>
          <w:noProof/>
          <w:szCs w:val="24"/>
        </w:rPr>
        <w:t>2(4)</w:t>
      </w:r>
      <w:r>
        <w:rPr>
          <w:noProof/>
          <w:szCs w:val="24"/>
        </w:rPr>
        <w:t>.</w:t>
      </w:r>
    </w:p>
    <w:p w14:paraId="6DC243B3" w14:textId="77777777" w:rsidR="00FA5069" w:rsidRDefault="002C77ED" w:rsidP="00BB45A4">
      <w:pPr>
        <w:widowControl w:val="0"/>
        <w:autoSpaceDE w:val="0"/>
        <w:autoSpaceDN w:val="0"/>
        <w:adjustRightInd w:val="0"/>
        <w:spacing w:line="240" w:lineRule="auto"/>
        <w:ind w:left="480" w:hanging="480"/>
        <w:rPr>
          <w:noProof/>
          <w:szCs w:val="24"/>
        </w:rPr>
      </w:pPr>
      <w:r>
        <w:rPr>
          <w:noProof/>
          <w:szCs w:val="24"/>
        </w:rPr>
        <w:t xml:space="preserve">Putri, L. H. (2016). Faktor-faktor Yang Mempengaruhi Minat Pembelian Ulang Konsumen Terhadap Produk Naget Delicy. </w:t>
      </w:r>
      <w:r>
        <w:rPr>
          <w:i/>
          <w:iCs/>
          <w:noProof/>
          <w:szCs w:val="24"/>
        </w:rPr>
        <w:t>Jurnal Manajemen Dan Start-Up Bisnis</w:t>
      </w:r>
      <w:r>
        <w:rPr>
          <w:noProof/>
          <w:szCs w:val="24"/>
        </w:rPr>
        <w:t xml:space="preserve">, </w:t>
      </w:r>
      <w:r>
        <w:rPr>
          <w:i/>
          <w:iCs/>
          <w:noProof/>
          <w:szCs w:val="24"/>
        </w:rPr>
        <w:t>1</w:t>
      </w:r>
      <w:r>
        <w:rPr>
          <w:noProof/>
          <w:szCs w:val="24"/>
        </w:rPr>
        <w:t>(2), 162–170. https://journal.uc.ac.id/index.php/performa/article/view/138#:~:text=Hasil dari penelitian ini adalah,%2C harga%2C dan lingkungan fisik.</w:t>
      </w:r>
    </w:p>
    <w:p w14:paraId="50AC26C8" w14:textId="77777777" w:rsidR="00FA5069" w:rsidRDefault="002C77ED" w:rsidP="00BB45A4">
      <w:pPr>
        <w:widowControl w:val="0"/>
        <w:autoSpaceDE w:val="0"/>
        <w:autoSpaceDN w:val="0"/>
        <w:adjustRightInd w:val="0"/>
        <w:spacing w:line="240" w:lineRule="auto"/>
        <w:ind w:left="480" w:hanging="480"/>
        <w:rPr>
          <w:noProof/>
          <w:szCs w:val="24"/>
        </w:rPr>
      </w:pPr>
      <w:r>
        <w:rPr>
          <w:noProof/>
          <w:szCs w:val="24"/>
        </w:rPr>
        <w:t xml:space="preserve">Putri, Y. (2014). </w:t>
      </w:r>
      <w:r>
        <w:rPr>
          <w:i/>
          <w:iCs/>
          <w:noProof/>
          <w:szCs w:val="24"/>
        </w:rPr>
        <w:t>Yolanda Tiara Putri, 2014 PENGARUH HARGA DAN KUALITAS PRODUK TERHADAP WORD OF MOUTH KONSUMEN KUE BALOK KANG DIDINDI KOTA BANDUNG Universitas Pendidikan Indonesia | repository.upi.edu | perpustakaan.upi.edu</w:t>
      </w:r>
      <w:r>
        <w:rPr>
          <w:noProof/>
          <w:szCs w:val="24"/>
        </w:rPr>
        <w:t>. 1–14.</w:t>
      </w:r>
    </w:p>
    <w:p w14:paraId="7758B120" w14:textId="77777777" w:rsidR="00FA5069" w:rsidRDefault="002C77ED" w:rsidP="00BB45A4">
      <w:pPr>
        <w:widowControl w:val="0"/>
        <w:autoSpaceDE w:val="0"/>
        <w:autoSpaceDN w:val="0"/>
        <w:adjustRightInd w:val="0"/>
        <w:spacing w:line="240" w:lineRule="auto"/>
        <w:ind w:left="480" w:hanging="480"/>
        <w:rPr>
          <w:noProof/>
          <w:szCs w:val="24"/>
        </w:rPr>
      </w:pPr>
      <w:r>
        <w:rPr>
          <w:noProof/>
          <w:szCs w:val="24"/>
        </w:rPr>
        <w:lastRenderedPageBreak/>
        <w:t xml:space="preserve">Rambe, N., Maksum, C., &amp; Yasin, M. (2017). Pengaruh Pelayanan, Citra Merek dan Harga Terhadap Pembelian Ulang Melalui Kepuasan Pelanggan dan Word of Mouth. </w:t>
      </w:r>
      <w:r>
        <w:rPr>
          <w:i/>
          <w:iCs/>
          <w:noProof/>
          <w:szCs w:val="24"/>
        </w:rPr>
        <w:t>EKOBISMAN-JURNAL EKONOMI BISNIS DAN MANAJEMEN</w:t>
      </w:r>
      <w:r>
        <w:rPr>
          <w:noProof/>
          <w:szCs w:val="24"/>
        </w:rPr>
        <w:t xml:space="preserve">, </w:t>
      </w:r>
      <w:r>
        <w:rPr>
          <w:i/>
          <w:iCs/>
          <w:noProof/>
          <w:szCs w:val="24"/>
        </w:rPr>
        <w:t>1</w:t>
      </w:r>
      <w:r>
        <w:rPr>
          <w:noProof/>
          <w:szCs w:val="24"/>
        </w:rPr>
        <w:t>(3), 241–261.</w:t>
      </w:r>
    </w:p>
    <w:p w14:paraId="20901D1A" w14:textId="77777777" w:rsidR="00FA5069" w:rsidRDefault="002C77ED" w:rsidP="00BB45A4">
      <w:pPr>
        <w:widowControl w:val="0"/>
        <w:autoSpaceDE w:val="0"/>
        <w:autoSpaceDN w:val="0"/>
        <w:adjustRightInd w:val="0"/>
        <w:spacing w:line="240" w:lineRule="auto"/>
        <w:ind w:left="480" w:hanging="480"/>
        <w:rPr>
          <w:noProof/>
          <w:szCs w:val="24"/>
        </w:rPr>
      </w:pPr>
      <w:r>
        <w:rPr>
          <w:noProof/>
          <w:szCs w:val="24"/>
        </w:rPr>
        <w:t xml:space="preserve">Richardo Hussin, M., Bin Norman, M. ., &amp; Ali, H. (2020). A student loyalty model: Promotion, products, and registration decision analysis-Case study of griya english fun learning at the tutoring institute in wonosobo central Java. </w:t>
      </w:r>
      <w:r>
        <w:rPr>
          <w:i/>
          <w:iCs/>
          <w:noProof/>
          <w:szCs w:val="24"/>
        </w:rPr>
        <w:t>International Journal of Innovation, Creativity and Change</w:t>
      </w:r>
      <w:r>
        <w:rPr>
          <w:noProof/>
          <w:szCs w:val="24"/>
        </w:rPr>
        <w:t>.</w:t>
      </w:r>
    </w:p>
    <w:p w14:paraId="53B92751" w14:textId="77777777" w:rsidR="00FA5069" w:rsidRDefault="002C77ED" w:rsidP="00BB45A4">
      <w:pPr>
        <w:widowControl w:val="0"/>
        <w:autoSpaceDE w:val="0"/>
        <w:autoSpaceDN w:val="0"/>
        <w:adjustRightInd w:val="0"/>
        <w:spacing w:line="240" w:lineRule="auto"/>
        <w:ind w:left="480" w:hanging="480"/>
        <w:rPr>
          <w:noProof/>
          <w:szCs w:val="24"/>
        </w:rPr>
      </w:pPr>
      <w:r>
        <w:rPr>
          <w:noProof/>
          <w:szCs w:val="24"/>
        </w:rPr>
        <w:t xml:space="preserve">Rosalina, F., &amp; Kusumawati, A. (2018). PENGARUH SALES PROMOTION DAN KUALITAS PELAYANAN TERHADAP KEPUASAN KONSUMEN SERTA DAMPAKNYA PADA MINAT PEMBELIAN ULANG (Survei pada Konsumen Jasa GrabCar di Kota Malang). </w:t>
      </w:r>
      <w:r>
        <w:rPr>
          <w:i/>
          <w:iCs/>
          <w:noProof/>
          <w:szCs w:val="24"/>
        </w:rPr>
        <w:t>Jurnal Administrasi Bisnis (JAB)</w:t>
      </w:r>
      <w:r>
        <w:rPr>
          <w:noProof/>
          <w:szCs w:val="24"/>
        </w:rPr>
        <w:t xml:space="preserve">, </w:t>
      </w:r>
      <w:r>
        <w:rPr>
          <w:i/>
          <w:iCs/>
          <w:noProof/>
          <w:szCs w:val="24"/>
        </w:rPr>
        <w:t>60</w:t>
      </w:r>
      <w:r>
        <w:rPr>
          <w:noProof/>
          <w:szCs w:val="24"/>
        </w:rPr>
        <w:t>(1), 139–148.</w:t>
      </w:r>
    </w:p>
    <w:p w14:paraId="01262319" w14:textId="77777777" w:rsidR="00FA5069" w:rsidRDefault="002C77ED" w:rsidP="00BB45A4">
      <w:pPr>
        <w:widowControl w:val="0"/>
        <w:autoSpaceDE w:val="0"/>
        <w:autoSpaceDN w:val="0"/>
        <w:adjustRightInd w:val="0"/>
        <w:spacing w:line="240" w:lineRule="auto"/>
        <w:ind w:left="480" w:hanging="480"/>
        <w:rPr>
          <w:noProof/>
          <w:szCs w:val="24"/>
        </w:rPr>
      </w:pPr>
      <w:r>
        <w:rPr>
          <w:noProof/>
          <w:szCs w:val="24"/>
        </w:rPr>
        <w:t xml:space="preserve">Sari, H. (2014). </w:t>
      </w:r>
      <w:r>
        <w:rPr>
          <w:i/>
          <w:iCs/>
          <w:noProof/>
          <w:szCs w:val="24"/>
        </w:rPr>
        <w:t>No Title</w:t>
      </w:r>
      <w:r>
        <w:rPr>
          <w:noProof/>
          <w:szCs w:val="24"/>
        </w:rPr>
        <w:t>. 36.</w:t>
      </w:r>
    </w:p>
    <w:p w14:paraId="2F1D334D" w14:textId="77777777" w:rsidR="00FA5069" w:rsidRDefault="002C77ED" w:rsidP="00BB45A4">
      <w:pPr>
        <w:widowControl w:val="0"/>
        <w:autoSpaceDE w:val="0"/>
        <w:autoSpaceDN w:val="0"/>
        <w:adjustRightInd w:val="0"/>
        <w:spacing w:line="240" w:lineRule="auto"/>
        <w:ind w:left="480" w:hanging="480"/>
        <w:rPr>
          <w:noProof/>
          <w:szCs w:val="24"/>
        </w:rPr>
      </w:pPr>
      <w:r>
        <w:rPr>
          <w:noProof/>
          <w:szCs w:val="24"/>
        </w:rPr>
        <w:t xml:space="preserve">Savitri, E. ., Zahara, Z., &amp; Ponirin, P. (2016). PENGARUH PROMOSI MELALUI MEDIA SOSIAL TERHADAP REPURCHASE INTENTION MELALUI ELECTRONIC WORD OF MOUTH. </w:t>
      </w:r>
      <w:r>
        <w:rPr>
          <w:i/>
          <w:iCs/>
          <w:noProof/>
          <w:szCs w:val="24"/>
        </w:rPr>
        <w:t>Jurnal Ilmu Manajemen Universitas Tadulako</w:t>
      </w:r>
      <w:r>
        <w:rPr>
          <w:noProof/>
          <w:szCs w:val="24"/>
        </w:rPr>
        <w:t xml:space="preserve">, </w:t>
      </w:r>
      <w:r>
        <w:rPr>
          <w:i/>
          <w:iCs/>
          <w:noProof/>
          <w:szCs w:val="24"/>
        </w:rPr>
        <w:t>2</w:t>
      </w:r>
      <w:r>
        <w:rPr>
          <w:noProof/>
          <w:szCs w:val="24"/>
        </w:rPr>
        <w:t>(3), 241–250.</w:t>
      </w:r>
    </w:p>
    <w:p w14:paraId="0E45D3D0" w14:textId="77777777" w:rsidR="00FA5069" w:rsidRDefault="002C77ED" w:rsidP="00BB45A4">
      <w:pPr>
        <w:widowControl w:val="0"/>
        <w:autoSpaceDE w:val="0"/>
        <w:autoSpaceDN w:val="0"/>
        <w:adjustRightInd w:val="0"/>
        <w:spacing w:line="240" w:lineRule="auto"/>
        <w:ind w:left="480" w:hanging="480"/>
        <w:rPr>
          <w:noProof/>
          <w:szCs w:val="24"/>
        </w:rPr>
      </w:pPr>
      <w:r>
        <w:rPr>
          <w:noProof/>
          <w:szCs w:val="24"/>
        </w:rPr>
        <w:t xml:space="preserve">Setyadi, A., Ali, H., &amp; Imaroh, T. S. (2017). Building Brand Image: Analysis of Service Quality and Customer Satisfaction. </w:t>
      </w:r>
      <w:r>
        <w:rPr>
          <w:i/>
          <w:iCs/>
          <w:noProof/>
          <w:szCs w:val="24"/>
        </w:rPr>
        <w:t>Saudi Journal of Business and Management Studies</w:t>
      </w:r>
      <w:r>
        <w:rPr>
          <w:noProof/>
          <w:szCs w:val="24"/>
        </w:rPr>
        <w:t xml:space="preserve">, </w:t>
      </w:r>
      <w:r>
        <w:rPr>
          <w:i/>
          <w:iCs/>
          <w:noProof/>
          <w:szCs w:val="24"/>
        </w:rPr>
        <w:t>2</w:t>
      </w:r>
      <w:r>
        <w:rPr>
          <w:noProof/>
          <w:szCs w:val="24"/>
        </w:rPr>
        <w:t>(8), 770–777. https://doi.org/10.21276/sjbms</w:t>
      </w:r>
    </w:p>
    <w:p w14:paraId="27DB9271" w14:textId="77777777" w:rsidR="00FA5069" w:rsidRDefault="002C77ED" w:rsidP="00BB45A4">
      <w:pPr>
        <w:widowControl w:val="0"/>
        <w:autoSpaceDE w:val="0"/>
        <w:autoSpaceDN w:val="0"/>
        <w:adjustRightInd w:val="0"/>
        <w:spacing w:line="240" w:lineRule="auto"/>
        <w:ind w:left="480" w:hanging="480"/>
        <w:rPr>
          <w:noProof/>
          <w:szCs w:val="24"/>
        </w:rPr>
      </w:pPr>
      <w:r>
        <w:rPr>
          <w:noProof/>
          <w:szCs w:val="24"/>
        </w:rPr>
        <w:t xml:space="preserve">Sinambela, R. (2019). PENGARUH KUALITAS PELAYANAN DAN HARGATERHADAP MINAT BELI ULANG KONSUMEN(STUDI PADA PORTOBELLO CAFÉ SEMARANG ). </w:t>
      </w:r>
      <w:r>
        <w:rPr>
          <w:i/>
          <w:iCs/>
          <w:noProof/>
          <w:szCs w:val="24"/>
        </w:rPr>
        <w:t>Jurnal Ilmu Administrasi Bisnis</w:t>
      </w:r>
      <w:r>
        <w:rPr>
          <w:noProof/>
          <w:szCs w:val="24"/>
        </w:rPr>
        <w:t xml:space="preserve">, </w:t>
      </w:r>
      <w:r>
        <w:rPr>
          <w:i/>
          <w:iCs/>
          <w:noProof/>
          <w:szCs w:val="24"/>
        </w:rPr>
        <w:t>8(3)</w:t>
      </w:r>
      <w:r>
        <w:rPr>
          <w:noProof/>
          <w:szCs w:val="24"/>
        </w:rPr>
        <w:t>.</w:t>
      </w:r>
    </w:p>
    <w:p w14:paraId="2D8DB9E7" w14:textId="77777777" w:rsidR="00FA5069" w:rsidRDefault="002C77ED" w:rsidP="00BB45A4">
      <w:pPr>
        <w:widowControl w:val="0"/>
        <w:autoSpaceDE w:val="0"/>
        <w:autoSpaceDN w:val="0"/>
        <w:adjustRightInd w:val="0"/>
        <w:spacing w:line="240" w:lineRule="auto"/>
        <w:ind w:left="480" w:hanging="480"/>
        <w:rPr>
          <w:noProof/>
          <w:szCs w:val="24"/>
        </w:rPr>
      </w:pPr>
      <w:r>
        <w:rPr>
          <w:noProof/>
          <w:szCs w:val="24"/>
        </w:rPr>
        <w:t xml:space="preserve">Sivaram, M., Munawar, N. A., &amp; Ali, H. (2019). Determination Of Purchase Intent Determination Of Purchase Intention Through Brand Awareness And Perceived Quality (Case Study: For Consumers Pt. Sentosa Santosa Finance Tangerang Area). </w:t>
      </w:r>
      <w:r>
        <w:rPr>
          <w:i/>
          <w:iCs/>
          <w:noProof/>
          <w:szCs w:val="24"/>
        </w:rPr>
        <w:t>Dinasti International Journal of Management Science</w:t>
      </w:r>
      <w:r>
        <w:rPr>
          <w:noProof/>
          <w:szCs w:val="24"/>
        </w:rPr>
        <w:t xml:space="preserve">, </w:t>
      </w:r>
      <w:r>
        <w:rPr>
          <w:i/>
          <w:iCs/>
          <w:noProof/>
          <w:szCs w:val="24"/>
        </w:rPr>
        <w:t>1</w:t>
      </w:r>
      <w:r>
        <w:rPr>
          <w:noProof/>
          <w:szCs w:val="24"/>
        </w:rPr>
        <w:t>(2), 232–246.</w:t>
      </w:r>
    </w:p>
    <w:p w14:paraId="3121A1A2" w14:textId="77777777" w:rsidR="00FA5069" w:rsidRDefault="002C77ED" w:rsidP="00BB45A4">
      <w:pPr>
        <w:widowControl w:val="0"/>
        <w:autoSpaceDE w:val="0"/>
        <w:autoSpaceDN w:val="0"/>
        <w:adjustRightInd w:val="0"/>
        <w:spacing w:line="240" w:lineRule="auto"/>
        <w:ind w:left="480" w:hanging="480"/>
        <w:rPr>
          <w:noProof/>
          <w:szCs w:val="24"/>
        </w:rPr>
      </w:pPr>
      <w:r>
        <w:rPr>
          <w:noProof/>
          <w:szCs w:val="24"/>
        </w:rPr>
        <w:t xml:space="preserve">Sulistiorini, M. ., &amp; Ali, H. (2017). Customer satisfaction model: Product analysis, price, promotion and distribution (case study at PT Integrasia Utama). </w:t>
      </w:r>
      <w:r>
        <w:rPr>
          <w:i/>
          <w:iCs/>
          <w:noProof/>
          <w:szCs w:val="24"/>
        </w:rPr>
        <w:t>International Journal of Applied Business and Economic Research</w:t>
      </w:r>
      <w:r>
        <w:rPr>
          <w:noProof/>
          <w:szCs w:val="24"/>
        </w:rPr>
        <w:t>.</w:t>
      </w:r>
    </w:p>
    <w:p w14:paraId="7242835A" w14:textId="77777777" w:rsidR="00FA5069" w:rsidRDefault="002C77ED" w:rsidP="00BB45A4">
      <w:pPr>
        <w:widowControl w:val="0"/>
        <w:autoSpaceDE w:val="0"/>
        <w:autoSpaceDN w:val="0"/>
        <w:adjustRightInd w:val="0"/>
        <w:spacing w:line="240" w:lineRule="auto"/>
        <w:ind w:left="480" w:hanging="480"/>
        <w:rPr>
          <w:noProof/>
          <w:szCs w:val="24"/>
        </w:rPr>
      </w:pPr>
      <w:r>
        <w:rPr>
          <w:noProof/>
          <w:szCs w:val="24"/>
        </w:rPr>
        <w:t xml:space="preserve">Tiara Ghassani, M., &amp; Sri Suryoko, D. (2017). Pengaruh Kualitas Produk Dan Harga Terhadap Minat Beli Ulang Bandeng Juwana Vaccum Melalui Kepuasan Konsumen Sebagai Variabel Intervening (Studi Kasus Pada Pelanggan Pt. Bandeng Juwana Elrina Semarang). </w:t>
      </w:r>
      <w:r>
        <w:rPr>
          <w:i/>
          <w:iCs/>
          <w:noProof/>
          <w:szCs w:val="24"/>
        </w:rPr>
        <w:t>DIPONEGORO JOURNAL OF SOCIAL AND POLITICAL SCIENCE Tahun</w:t>
      </w:r>
      <w:r>
        <w:rPr>
          <w:noProof/>
          <w:szCs w:val="24"/>
        </w:rPr>
        <w:t>, 1–8. http://ejournal-s1.undip.ac.id/index.php/</w:t>
      </w:r>
    </w:p>
    <w:p w14:paraId="7CB5FE6D" w14:textId="77777777" w:rsidR="00FA5069" w:rsidRDefault="002C77ED" w:rsidP="00BB45A4">
      <w:pPr>
        <w:widowControl w:val="0"/>
        <w:autoSpaceDE w:val="0"/>
        <w:autoSpaceDN w:val="0"/>
        <w:adjustRightInd w:val="0"/>
        <w:spacing w:line="240" w:lineRule="auto"/>
        <w:ind w:left="480" w:hanging="480"/>
        <w:rPr>
          <w:noProof/>
          <w:szCs w:val="24"/>
        </w:rPr>
      </w:pPr>
      <w:r>
        <w:rPr>
          <w:noProof/>
          <w:szCs w:val="24"/>
        </w:rPr>
        <w:t xml:space="preserve">Toto Handiman, U., &amp; Ali, H. (2019). The Influence of Brand Knowledge and Brand Relationship On Purchase Decision Through Brand Attachment. </w:t>
      </w:r>
      <w:r>
        <w:rPr>
          <w:i/>
          <w:iCs/>
          <w:noProof/>
          <w:szCs w:val="24"/>
        </w:rPr>
        <w:t>International Journal of Business Marketing and Management (IJBMM)</w:t>
      </w:r>
      <w:r>
        <w:rPr>
          <w:noProof/>
          <w:szCs w:val="24"/>
        </w:rPr>
        <w:t>.</w:t>
      </w:r>
    </w:p>
    <w:p w14:paraId="6CEEA563" w14:textId="77777777" w:rsidR="00FA5069" w:rsidRDefault="002C77ED" w:rsidP="00BB45A4">
      <w:pPr>
        <w:widowControl w:val="0"/>
        <w:autoSpaceDE w:val="0"/>
        <w:autoSpaceDN w:val="0"/>
        <w:adjustRightInd w:val="0"/>
        <w:spacing w:line="240" w:lineRule="auto"/>
        <w:ind w:left="480" w:hanging="480"/>
        <w:rPr>
          <w:noProof/>
          <w:szCs w:val="24"/>
        </w:rPr>
      </w:pPr>
      <w:r>
        <w:rPr>
          <w:noProof/>
          <w:szCs w:val="24"/>
        </w:rPr>
        <w:t xml:space="preserve">Verdilla, V., &amp; Albari, A. (2018). Dampak Dimensi Ekuitas Merek Dalam Membentuk Minat Beli Ulang. </w:t>
      </w:r>
      <w:r>
        <w:rPr>
          <w:i/>
          <w:iCs/>
          <w:noProof/>
          <w:szCs w:val="24"/>
        </w:rPr>
        <w:t>Jurnal Manajemen Maranatha</w:t>
      </w:r>
      <w:r>
        <w:rPr>
          <w:noProof/>
          <w:szCs w:val="24"/>
        </w:rPr>
        <w:t xml:space="preserve">, </w:t>
      </w:r>
      <w:r>
        <w:rPr>
          <w:i/>
          <w:iCs/>
          <w:noProof/>
          <w:szCs w:val="24"/>
        </w:rPr>
        <w:t>17</w:t>
      </w:r>
      <w:r>
        <w:rPr>
          <w:noProof/>
          <w:szCs w:val="24"/>
        </w:rPr>
        <w:t>(2), 81–90.</w:t>
      </w:r>
    </w:p>
    <w:p w14:paraId="1A4BC8AB" w14:textId="77777777" w:rsidR="00FA5069" w:rsidRDefault="002C77ED" w:rsidP="00BB45A4">
      <w:pPr>
        <w:widowControl w:val="0"/>
        <w:autoSpaceDE w:val="0"/>
        <w:autoSpaceDN w:val="0"/>
        <w:adjustRightInd w:val="0"/>
        <w:spacing w:line="240" w:lineRule="auto"/>
        <w:ind w:left="480" w:hanging="480"/>
        <w:rPr>
          <w:noProof/>
          <w:szCs w:val="24"/>
        </w:rPr>
      </w:pPr>
      <w:r>
        <w:rPr>
          <w:noProof/>
          <w:szCs w:val="24"/>
        </w:rPr>
        <w:t xml:space="preserve">Wahyu, A. A. G. A. H., &amp; Gorda, A. A. N. E. S. (2017). Kualitas Produk, Kualitas Pelayanan Terhadap Word of Mouth Dengan Kepuasan Konsumen Dan Loyalitas Pelanggan Sebagai Variabel Intervening. </w:t>
      </w:r>
      <w:r>
        <w:rPr>
          <w:i/>
          <w:iCs/>
          <w:noProof/>
          <w:szCs w:val="24"/>
        </w:rPr>
        <w:t>Jurnal Ilmiah Manajemen &amp; Bisnis</w:t>
      </w:r>
      <w:r>
        <w:rPr>
          <w:noProof/>
          <w:szCs w:val="24"/>
        </w:rPr>
        <w:t xml:space="preserve">, </w:t>
      </w:r>
      <w:r>
        <w:rPr>
          <w:i/>
          <w:iCs/>
          <w:noProof/>
          <w:szCs w:val="24"/>
        </w:rPr>
        <w:t>2</w:t>
      </w:r>
      <w:r>
        <w:rPr>
          <w:noProof/>
          <w:szCs w:val="24"/>
        </w:rPr>
        <w:t>(2), 324–336.</w:t>
      </w:r>
    </w:p>
    <w:p w14:paraId="685E0BC7" w14:textId="77777777" w:rsidR="00FA5069" w:rsidRDefault="002C77ED" w:rsidP="00BB45A4">
      <w:pPr>
        <w:widowControl w:val="0"/>
        <w:autoSpaceDE w:val="0"/>
        <w:autoSpaceDN w:val="0"/>
        <w:adjustRightInd w:val="0"/>
        <w:spacing w:line="240" w:lineRule="auto"/>
        <w:ind w:left="480" w:hanging="480"/>
        <w:rPr>
          <w:noProof/>
          <w:szCs w:val="24"/>
        </w:rPr>
      </w:pPr>
      <w:r>
        <w:rPr>
          <w:noProof/>
          <w:szCs w:val="24"/>
        </w:rPr>
        <w:t xml:space="preserve">Widayati, C. C., Ali, H., Permana, D., &amp; Nugroho, A. (2020). The role of destination image </w:t>
      </w:r>
      <w:r>
        <w:rPr>
          <w:noProof/>
          <w:szCs w:val="24"/>
        </w:rPr>
        <w:lastRenderedPageBreak/>
        <w:t xml:space="preserve">on visiting decisions through word of mouth in urban tourism in Yogyakarta. </w:t>
      </w:r>
      <w:r>
        <w:rPr>
          <w:i/>
          <w:iCs/>
          <w:noProof/>
          <w:szCs w:val="24"/>
        </w:rPr>
        <w:t>International Journal of Innovation, Creativity and Change</w:t>
      </w:r>
      <w:r>
        <w:rPr>
          <w:noProof/>
          <w:szCs w:val="24"/>
        </w:rPr>
        <w:t xml:space="preserve">, </w:t>
      </w:r>
      <w:r>
        <w:rPr>
          <w:i/>
          <w:iCs/>
          <w:noProof/>
          <w:szCs w:val="24"/>
        </w:rPr>
        <w:t>12</w:t>
      </w:r>
      <w:r>
        <w:rPr>
          <w:noProof/>
          <w:szCs w:val="24"/>
        </w:rPr>
        <w:t>(3), 177–196.</w:t>
      </w:r>
    </w:p>
    <w:p w14:paraId="7AF6D251" w14:textId="77777777" w:rsidR="00FA5069" w:rsidRDefault="002C77ED" w:rsidP="00BB45A4">
      <w:pPr>
        <w:widowControl w:val="0"/>
        <w:autoSpaceDE w:val="0"/>
        <w:autoSpaceDN w:val="0"/>
        <w:adjustRightInd w:val="0"/>
        <w:spacing w:line="240" w:lineRule="auto"/>
        <w:ind w:left="480" w:hanging="480"/>
        <w:rPr>
          <w:noProof/>
          <w:szCs w:val="24"/>
        </w:rPr>
      </w:pPr>
      <w:r>
        <w:rPr>
          <w:noProof/>
          <w:szCs w:val="24"/>
        </w:rPr>
        <w:t xml:space="preserve">Wijaksono, D., &amp; Ali, H. (2019). Model Repurchase Intentions: Analysis of Brand Awareness, Perceived Quality, Brand Association, and Brand Loyalty (Case Study Private Label on Store Alfamidi In Tangerang). </w:t>
      </w:r>
      <w:r>
        <w:rPr>
          <w:i/>
          <w:iCs/>
          <w:noProof/>
          <w:szCs w:val="24"/>
        </w:rPr>
        <w:t>Saudi Journal of Humanities and Social Sciences,</w:t>
      </w:r>
      <w:r>
        <w:rPr>
          <w:noProof/>
          <w:szCs w:val="24"/>
        </w:rPr>
        <w:t xml:space="preserve"> </w:t>
      </w:r>
      <w:r>
        <w:rPr>
          <w:i/>
          <w:iCs/>
          <w:noProof/>
          <w:szCs w:val="24"/>
        </w:rPr>
        <w:t>DOI</w:t>
      </w:r>
      <w:r>
        <w:rPr>
          <w:noProof/>
          <w:szCs w:val="24"/>
        </w:rPr>
        <w:t>, 10.</w:t>
      </w:r>
    </w:p>
    <w:p w14:paraId="69EF6562" w14:textId="77777777" w:rsidR="00FA5069" w:rsidRDefault="002C77ED" w:rsidP="00BB45A4">
      <w:pPr>
        <w:widowControl w:val="0"/>
        <w:autoSpaceDE w:val="0"/>
        <w:autoSpaceDN w:val="0"/>
        <w:adjustRightInd w:val="0"/>
        <w:spacing w:line="240" w:lineRule="auto"/>
        <w:ind w:left="480" w:hanging="480"/>
        <w:rPr>
          <w:noProof/>
          <w:szCs w:val="24"/>
        </w:rPr>
      </w:pPr>
      <w:r>
        <w:rPr>
          <w:noProof/>
          <w:szCs w:val="24"/>
        </w:rPr>
        <w:t xml:space="preserve">Yunita, D., &amp; Ali, H. (2017). Model of Purchasing Decision ( Renting ) of Generator Set : Analysis of Product Quality , Price an Service at PT . Hartekprima Listrindo. </w:t>
      </w:r>
      <w:r>
        <w:rPr>
          <w:i/>
          <w:iCs/>
          <w:noProof/>
          <w:szCs w:val="24"/>
        </w:rPr>
        <w:t>Economics, Business and Management</w:t>
      </w:r>
      <w:r>
        <w:rPr>
          <w:noProof/>
          <w:szCs w:val="24"/>
        </w:rPr>
        <w:t xml:space="preserve">, </w:t>
      </w:r>
      <w:r>
        <w:rPr>
          <w:i/>
          <w:iCs/>
          <w:noProof/>
          <w:szCs w:val="24"/>
        </w:rPr>
        <w:t>4</w:t>
      </w:r>
      <w:r>
        <w:rPr>
          <w:noProof/>
          <w:szCs w:val="24"/>
        </w:rPr>
        <w:t>(11), 833–841. https://doi.org/10.21276/sjebm.2017.4.11.12</w:t>
      </w:r>
    </w:p>
    <w:p w14:paraId="20115977" w14:textId="77777777" w:rsidR="00FA5069" w:rsidRDefault="002C77ED" w:rsidP="00BB45A4">
      <w:pPr>
        <w:widowControl w:val="0"/>
        <w:autoSpaceDE w:val="0"/>
        <w:autoSpaceDN w:val="0"/>
        <w:adjustRightInd w:val="0"/>
        <w:spacing w:line="240" w:lineRule="auto"/>
        <w:ind w:left="480" w:hanging="480"/>
        <w:rPr>
          <w:noProof/>
        </w:rPr>
      </w:pPr>
      <w:r>
        <w:rPr>
          <w:noProof/>
          <w:szCs w:val="24"/>
        </w:rPr>
        <w:t xml:space="preserve">Zulkarnain, M. (2021). Kualitas Produk, Servicescape dan Word of Mouth Serta Pengaruhnya terhadap Keputusan Pembelian Ulang. </w:t>
      </w:r>
      <w:r>
        <w:rPr>
          <w:i/>
          <w:iCs/>
          <w:noProof/>
          <w:szCs w:val="24"/>
        </w:rPr>
        <w:t>Business Innovation and Entrepreneurship Journal</w:t>
      </w:r>
      <w:r>
        <w:rPr>
          <w:noProof/>
          <w:szCs w:val="24"/>
        </w:rPr>
        <w:t xml:space="preserve">, </w:t>
      </w:r>
      <w:r>
        <w:rPr>
          <w:i/>
          <w:iCs/>
          <w:noProof/>
          <w:szCs w:val="24"/>
        </w:rPr>
        <w:t>3</w:t>
      </w:r>
      <w:r>
        <w:rPr>
          <w:noProof/>
          <w:szCs w:val="24"/>
        </w:rPr>
        <w:t>(1), 38–44. https://doi.org/10.35899/biej.v3i1.198</w:t>
      </w:r>
    </w:p>
    <w:p w14:paraId="54A1DD2E" w14:textId="77777777" w:rsidR="00FA5069" w:rsidRDefault="002C77ED" w:rsidP="00BB45A4">
      <w:pPr>
        <w:pStyle w:val="HTMLPreformatted"/>
        <w:shd w:val="clear" w:color="auto" w:fill="FFFFFF"/>
        <w:jc w:val="both"/>
        <w:rPr>
          <w:rFonts w:ascii="Times New Roman" w:hAnsi="Times New Roman" w:cs="Times New Roman"/>
          <w:sz w:val="24"/>
          <w:szCs w:val="24"/>
          <w:lang w:val="en-US"/>
        </w:rPr>
      </w:pPr>
      <w:r>
        <w:rPr>
          <w:rFonts w:ascii="Times New Roman" w:hAnsi="Times New Roman" w:cs="Times New Roman"/>
          <w:b/>
          <w:bCs/>
          <w:sz w:val="24"/>
          <w:szCs w:val="24"/>
        </w:rPr>
        <w:fldChar w:fldCharType="end"/>
      </w:r>
    </w:p>
    <w:sectPr w:rsidR="00FA5069" w:rsidSect="00BB45A4">
      <w:headerReference w:type="default" r:id="rId9"/>
      <w:footerReference w:type="default" r:id="rId10"/>
      <w:pgSz w:w="11906" w:h="16838"/>
      <w:pgMar w:top="993" w:right="1440" w:bottom="1560" w:left="1440" w:header="708" w:footer="423" w:gutter="0"/>
      <w:pgNumType w:start="225"/>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1340555" w14:textId="77777777" w:rsidR="00C22245" w:rsidRDefault="00C22245">
      <w:pPr>
        <w:spacing w:after="0" w:line="240" w:lineRule="auto"/>
      </w:pPr>
      <w:r>
        <w:separator/>
      </w:r>
    </w:p>
  </w:endnote>
  <w:endnote w:type="continuationSeparator" w:id="0">
    <w:p w14:paraId="60CB7759" w14:textId="77777777" w:rsidR="00C22245" w:rsidRDefault="00C222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A51DE1" w14:textId="5692C896" w:rsidR="006D41E4" w:rsidRPr="00565F32" w:rsidRDefault="006D41E4" w:rsidP="006D41E4">
    <w:pPr>
      <w:pStyle w:val="Footer"/>
      <w:pBdr>
        <w:top w:val="thinThickSmallGap" w:sz="24" w:space="1" w:color="622423" w:themeColor="accent2" w:themeShade="7F"/>
      </w:pBdr>
      <w:rPr>
        <w:rFonts w:eastAsiaTheme="majorEastAsia"/>
        <w:sz w:val="22"/>
        <w:szCs w:val="20"/>
        <w:lang w:val="en-US"/>
      </w:rPr>
    </w:pPr>
    <w:r w:rsidRPr="00565F32">
      <w:rPr>
        <w:rFonts w:eastAsiaTheme="majorEastAsia"/>
        <w:sz w:val="22"/>
        <w:szCs w:val="20"/>
      </w:rPr>
      <w:t>Available Online:</w:t>
    </w:r>
    <w:r w:rsidRPr="00565F32">
      <w:rPr>
        <w:rFonts w:eastAsiaTheme="majorEastAsia"/>
        <w:sz w:val="22"/>
        <w:szCs w:val="20"/>
        <w:lang w:val="en-US"/>
      </w:rPr>
      <w:t xml:space="preserve"> </w:t>
    </w:r>
    <w:hyperlink r:id="rId1" w:history="1">
      <w:r w:rsidRPr="00565F32">
        <w:rPr>
          <w:rStyle w:val="Hyperlink"/>
          <w:sz w:val="22"/>
          <w:szCs w:val="20"/>
        </w:rPr>
        <w:t>https://dinastirev.org/JMPIS</w:t>
      </w:r>
    </w:hyperlink>
    <w:r w:rsidRPr="00565F32">
      <w:rPr>
        <w:sz w:val="22"/>
        <w:szCs w:val="20"/>
        <w:lang w:val="en-US"/>
      </w:rPr>
      <w:t xml:space="preserve"> </w:t>
    </w:r>
    <w:r w:rsidRPr="00565F32">
      <w:rPr>
        <w:rFonts w:eastAsiaTheme="majorEastAsia"/>
        <w:sz w:val="22"/>
        <w:szCs w:val="20"/>
      </w:rPr>
      <w:ptab w:relativeTo="margin" w:alignment="right" w:leader="none"/>
    </w:r>
    <w:r w:rsidRPr="00565F32">
      <w:rPr>
        <w:rFonts w:eastAsiaTheme="majorEastAsia"/>
        <w:sz w:val="22"/>
        <w:szCs w:val="20"/>
      </w:rPr>
      <w:t xml:space="preserve">Page </w:t>
    </w:r>
    <w:r w:rsidRPr="00565F32">
      <w:rPr>
        <w:rFonts w:eastAsiaTheme="minorEastAsia"/>
        <w:sz w:val="22"/>
        <w:szCs w:val="20"/>
      </w:rPr>
      <w:fldChar w:fldCharType="begin"/>
    </w:r>
    <w:r w:rsidRPr="00565F32">
      <w:rPr>
        <w:sz w:val="22"/>
        <w:szCs w:val="20"/>
      </w:rPr>
      <w:instrText xml:space="preserve"> PAGE   \* MERGEFORMAT </w:instrText>
    </w:r>
    <w:r w:rsidRPr="00565F32">
      <w:rPr>
        <w:rFonts w:eastAsiaTheme="minorEastAsia"/>
        <w:sz w:val="22"/>
        <w:szCs w:val="20"/>
      </w:rPr>
      <w:fldChar w:fldCharType="separate"/>
    </w:r>
    <w:r w:rsidR="00C325E2" w:rsidRPr="00C325E2">
      <w:rPr>
        <w:rFonts w:eastAsiaTheme="minorEastAsia"/>
        <w:noProof/>
        <w:sz w:val="22"/>
        <w:szCs w:val="20"/>
      </w:rPr>
      <w:t>225</w:t>
    </w:r>
    <w:r w:rsidRPr="00565F32">
      <w:rPr>
        <w:rFonts w:eastAsiaTheme="majorEastAsia"/>
        <w:noProof/>
        <w:sz w:val="22"/>
        <w:szCs w:val="20"/>
      </w:rPr>
      <w:fldChar w:fldCharType="end"/>
    </w:r>
  </w:p>
  <w:p w14:paraId="4896FE44" w14:textId="77777777" w:rsidR="00FA5069" w:rsidRDefault="00FA5069">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8187868" w14:textId="77777777" w:rsidR="00C22245" w:rsidRDefault="00C22245">
      <w:pPr>
        <w:spacing w:after="0" w:line="240" w:lineRule="auto"/>
      </w:pPr>
      <w:r>
        <w:separator/>
      </w:r>
    </w:p>
  </w:footnote>
  <w:footnote w:type="continuationSeparator" w:id="0">
    <w:p w14:paraId="162AB22D" w14:textId="77777777" w:rsidR="00C22245" w:rsidRDefault="00C2224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E09F537" w14:textId="77777777" w:rsidR="006D41E4" w:rsidRDefault="006D41E4" w:rsidP="006D41E4">
    <w:pPr>
      <w:pStyle w:val="Header"/>
      <w:rPr>
        <w:b/>
        <w:lang w:val="en-US"/>
      </w:rPr>
    </w:pPr>
    <w:bookmarkStart w:id="3" w:name="_Hlk62764973"/>
    <w:bookmarkStart w:id="4" w:name="_Hlk62764974"/>
    <w:bookmarkStart w:id="5" w:name="_Hlk63168432"/>
    <w:bookmarkStart w:id="6" w:name="_Hlk63168433"/>
    <w:bookmarkStart w:id="7" w:name="_Hlk63168438"/>
    <w:bookmarkStart w:id="8" w:name="_Hlk63168439"/>
    <w:bookmarkStart w:id="9" w:name="_Hlk63168445"/>
    <w:bookmarkStart w:id="10" w:name="_Hlk63168446"/>
    <w:bookmarkStart w:id="11" w:name="_Hlk65707775"/>
    <w:bookmarkStart w:id="12" w:name="_Hlk65707776"/>
    <w:bookmarkStart w:id="13" w:name="_Hlk73304856"/>
    <w:bookmarkStart w:id="14" w:name="_Hlk73304857"/>
    <w:bookmarkStart w:id="15" w:name="_Hlk73304866"/>
    <w:bookmarkStart w:id="16" w:name="_Hlk73304867"/>
    <w:bookmarkStart w:id="17" w:name="_Hlk94430420"/>
    <w:bookmarkStart w:id="18" w:name="_Hlk94430421"/>
    <w:r w:rsidRPr="00254020">
      <w:rPr>
        <w:b/>
        <w:sz w:val="22"/>
        <w:lang w:val="en-US"/>
      </w:rPr>
      <w:t xml:space="preserve">Volume </w:t>
    </w:r>
    <w:r>
      <w:rPr>
        <w:b/>
        <w:sz w:val="22"/>
        <w:lang w:val="en-US"/>
      </w:rPr>
      <w:t>3</w:t>
    </w:r>
    <w:r w:rsidRPr="00254020">
      <w:rPr>
        <w:b/>
        <w:sz w:val="22"/>
        <w:lang w:val="en-US"/>
      </w:rPr>
      <w:t>, Issue</w:t>
    </w:r>
    <w:r>
      <w:rPr>
        <w:b/>
        <w:sz w:val="22"/>
        <w:lang w:val="en-US"/>
      </w:rPr>
      <w:t xml:space="preserve"> 1</w:t>
    </w:r>
    <w:r w:rsidRPr="00254020">
      <w:rPr>
        <w:b/>
        <w:sz w:val="22"/>
        <w:lang w:val="en-US"/>
      </w:rPr>
      <w:t xml:space="preserve">, </w:t>
    </w:r>
    <w:r>
      <w:rPr>
        <w:b/>
        <w:sz w:val="22"/>
        <w:lang w:val="en-US"/>
      </w:rPr>
      <w:t>2022</w:t>
    </w:r>
    <w:r>
      <w:rPr>
        <w:b/>
        <w:lang w:val="en-US"/>
      </w:rPr>
      <w:t xml:space="preserve">  </w:t>
    </w:r>
    <w:r>
      <w:rPr>
        <w:b/>
      </w:rPr>
      <w:t xml:space="preserve">                                </w:t>
    </w:r>
    <w:r>
      <w:rPr>
        <w:b/>
        <w:lang w:val="en-US"/>
      </w:rPr>
      <w:t xml:space="preserve">                 </w:t>
    </w:r>
    <w:r>
      <w:rPr>
        <w:b/>
        <w:sz w:val="22"/>
        <w:lang w:val="en-US"/>
      </w:rPr>
      <w:t>E-ISSN</w:t>
    </w:r>
    <w:r w:rsidRPr="00254020">
      <w:rPr>
        <w:b/>
        <w:sz w:val="22"/>
        <w:lang w:val="en-US"/>
      </w:rPr>
      <w:t xml:space="preserve">: </w:t>
    </w:r>
    <w:r>
      <w:rPr>
        <w:b/>
        <w:sz w:val="22"/>
        <w:lang w:val="en-US"/>
      </w:rPr>
      <w:t>2716-375X</w:t>
    </w:r>
    <w:r>
      <w:rPr>
        <w:b/>
        <w:sz w:val="22"/>
      </w:rPr>
      <w:t xml:space="preserve">, </w:t>
    </w:r>
    <w:r>
      <w:rPr>
        <w:b/>
        <w:sz w:val="22"/>
        <w:lang w:val="en-US"/>
      </w:rPr>
      <w:t xml:space="preserve">P-ISSN: 2716-3768 </w:t>
    </w:r>
  </w:p>
  <w:p w14:paraId="6F112DCC" w14:textId="77777777" w:rsidR="006D41E4" w:rsidRDefault="006D41E4" w:rsidP="006D41E4">
    <w:pPr>
      <w:pStyle w:val="Header"/>
      <w:pBdr>
        <w:top w:val="single" w:sz="4" w:space="1" w:color="auto"/>
      </w:pBdr>
      <w:jc w:val="left"/>
      <w:rPr>
        <w:b/>
        <w:sz w:val="22"/>
        <w:lang w:val="en-US"/>
      </w:rPr>
    </w:pPr>
  </w:p>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p w14:paraId="590A2F3E" w14:textId="77777777" w:rsidR="00FA5069" w:rsidRDefault="00FA5069">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hybridMultilevel"/>
    <w:tmpl w:val="F210D6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0000002"/>
    <w:multiLevelType w:val="hybridMultilevel"/>
    <w:tmpl w:val="72F0F9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0000003"/>
    <w:multiLevelType w:val="hybridMultilevel"/>
    <w:tmpl w:val="E77ADA5A"/>
    <w:lvl w:ilvl="0" w:tplc="540A57E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0000004"/>
    <w:multiLevelType w:val="hybridMultilevel"/>
    <w:tmpl w:val="8EEEC5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0000005"/>
    <w:multiLevelType w:val="hybridMultilevel"/>
    <w:tmpl w:val="203E3E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0000006"/>
    <w:multiLevelType w:val="hybridMultilevel"/>
    <w:tmpl w:val="FFBC6C7E"/>
    <w:lvl w:ilvl="0" w:tplc="82BA7BC8">
      <w:start w:val="1"/>
      <w:numFmt w:val="lowerLetter"/>
      <w:lvlText w:val="%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0000007"/>
    <w:multiLevelType w:val="hybridMultilevel"/>
    <w:tmpl w:val="332A41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0000008"/>
    <w:multiLevelType w:val="hybridMultilevel"/>
    <w:tmpl w:val="937EBA2E"/>
    <w:lvl w:ilvl="0" w:tplc="04210001">
      <w:start w:val="1"/>
      <w:numFmt w:val="bullet"/>
      <w:lvlText w:val=""/>
      <w:lvlJc w:val="left"/>
      <w:pPr>
        <w:ind w:left="1572" w:hanging="360"/>
      </w:pPr>
      <w:rPr>
        <w:rFonts w:ascii="Symbol" w:hAnsi="Symbol" w:hint="default"/>
      </w:rPr>
    </w:lvl>
    <w:lvl w:ilvl="1" w:tplc="04210003" w:tentative="1">
      <w:start w:val="1"/>
      <w:numFmt w:val="bullet"/>
      <w:lvlText w:val="o"/>
      <w:lvlJc w:val="left"/>
      <w:pPr>
        <w:ind w:left="2292" w:hanging="360"/>
      </w:pPr>
      <w:rPr>
        <w:rFonts w:ascii="Courier New" w:hAnsi="Courier New" w:cs="Courier New" w:hint="default"/>
      </w:rPr>
    </w:lvl>
    <w:lvl w:ilvl="2" w:tplc="04210005" w:tentative="1">
      <w:start w:val="1"/>
      <w:numFmt w:val="bullet"/>
      <w:lvlText w:val=""/>
      <w:lvlJc w:val="left"/>
      <w:pPr>
        <w:ind w:left="3012" w:hanging="360"/>
      </w:pPr>
      <w:rPr>
        <w:rFonts w:ascii="Wingdings" w:hAnsi="Wingdings" w:hint="default"/>
      </w:rPr>
    </w:lvl>
    <w:lvl w:ilvl="3" w:tplc="04210001" w:tentative="1">
      <w:start w:val="1"/>
      <w:numFmt w:val="bullet"/>
      <w:lvlText w:val=""/>
      <w:lvlJc w:val="left"/>
      <w:pPr>
        <w:ind w:left="3732" w:hanging="360"/>
      </w:pPr>
      <w:rPr>
        <w:rFonts w:ascii="Symbol" w:hAnsi="Symbol" w:hint="default"/>
      </w:rPr>
    </w:lvl>
    <w:lvl w:ilvl="4" w:tplc="04210003" w:tentative="1">
      <w:start w:val="1"/>
      <w:numFmt w:val="bullet"/>
      <w:lvlText w:val="o"/>
      <w:lvlJc w:val="left"/>
      <w:pPr>
        <w:ind w:left="4452" w:hanging="360"/>
      </w:pPr>
      <w:rPr>
        <w:rFonts w:ascii="Courier New" w:hAnsi="Courier New" w:cs="Courier New" w:hint="default"/>
      </w:rPr>
    </w:lvl>
    <w:lvl w:ilvl="5" w:tplc="04210005" w:tentative="1">
      <w:start w:val="1"/>
      <w:numFmt w:val="bullet"/>
      <w:lvlText w:val=""/>
      <w:lvlJc w:val="left"/>
      <w:pPr>
        <w:ind w:left="5172" w:hanging="360"/>
      </w:pPr>
      <w:rPr>
        <w:rFonts w:ascii="Wingdings" w:hAnsi="Wingdings" w:hint="default"/>
      </w:rPr>
    </w:lvl>
    <w:lvl w:ilvl="6" w:tplc="04210001" w:tentative="1">
      <w:start w:val="1"/>
      <w:numFmt w:val="bullet"/>
      <w:lvlText w:val=""/>
      <w:lvlJc w:val="left"/>
      <w:pPr>
        <w:ind w:left="5892" w:hanging="360"/>
      </w:pPr>
      <w:rPr>
        <w:rFonts w:ascii="Symbol" w:hAnsi="Symbol" w:hint="default"/>
      </w:rPr>
    </w:lvl>
    <w:lvl w:ilvl="7" w:tplc="04210003" w:tentative="1">
      <w:start w:val="1"/>
      <w:numFmt w:val="bullet"/>
      <w:lvlText w:val="o"/>
      <w:lvlJc w:val="left"/>
      <w:pPr>
        <w:ind w:left="6612" w:hanging="360"/>
      </w:pPr>
      <w:rPr>
        <w:rFonts w:ascii="Courier New" w:hAnsi="Courier New" w:cs="Courier New" w:hint="default"/>
      </w:rPr>
    </w:lvl>
    <w:lvl w:ilvl="8" w:tplc="04210005" w:tentative="1">
      <w:start w:val="1"/>
      <w:numFmt w:val="bullet"/>
      <w:lvlText w:val=""/>
      <w:lvlJc w:val="left"/>
      <w:pPr>
        <w:ind w:left="7332" w:hanging="360"/>
      </w:pPr>
      <w:rPr>
        <w:rFonts w:ascii="Wingdings" w:hAnsi="Wingdings" w:hint="default"/>
      </w:rPr>
    </w:lvl>
  </w:abstractNum>
  <w:abstractNum w:abstractNumId="8" w15:restartNumberingAfterBreak="0">
    <w:nsid w:val="00000009"/>
    <w:multiLevelType w:val="multilevel"/>
    <w:tmpl w:val="146A9E4E"/>
    <w:lvl w:ilvl="0">
      <w:start w:val="1"/>
      <w:numFmt w:val="decimal"/>
      <w:pStyle w:val="Heading1"/>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08060FE0"/>
    <w:multiLevelType w:val="hybridMultilevel"/>
    <w:tmpl w:val="83085AB6"/>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F331BF8"/>
    <w:multiLevelType w:val="hybridMultilevel"/>
    <w:tmpl w:val="1FDE0C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2592FC9"/>
    <w:multiLevelType w:val="hybridMultilevel"/>
    <w:tmpl w:val="F856A9A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0"/>
  </w:num>
  <w:num w:numId="3">
    <w:abstractNumId w:val="1"/>
  </w:num>
  <w:num w:numId="4">
    <w:abstractNumId w:val="7"/>
  </w:num>
  <w:num w:numId="5">
    <w:abstractNumId w:val="6"/>
  </w:num>
  <w:num w:numId="6">
    <w:abstractNumId w:val="3"/>
  </w:num>
  <w:num w:numId="7">
    <w:abstractNumId w:val="8"/>
  </w:num>
  <w:num w:numId="8">
    <w:abstractNumId w:val="5"/>
  </w:num>
  <w:num w:numId="9">
    <w:abstractNumId w:val="0"/>
  </w:num>
  <w:num w:numId="10">
    <w:abstractNumId w:val="4"/>
  </w:num>
  <w:num w:numId="11">
    <w:abstractNumId w:val="9"/>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A5069"/>
    <w:rsid w:val="002C77ED"/>
    <w:rsid w:val="003C3A88"/>
    <w:rsid w:val="006D41E4"/>
    <w:rsid w:val="00BB1E38"/>
    <w:rsid w:val="00BB45A4"/>
    <w:rsid w:val="00C22245"/>
    <w:rsid w:val="00C325E2"/>
    <w:rsid w:val="00FA506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37"/>
    <o:shapelayout v:ext="edit">
      <o:idmap v:ext="edit" data="1"/>
      <o:rules v:ext="edit">
        <o:r id="V:Rule1" type="connector" idref="#1037"/>
        <o:r id="V:Rule2" type="connector" idref="#1033"/>
        <o:r id="V:Rule3" type="connector" idref="#1031"/>
        <o:r id="V:Rule4" type="connector" idref="#AutoShape 13"/>
        <o:r id="V:Rule5" type="connector" idref="#1035"/>
        <o:r id="V:Rule6" type="connector" idref="#1036"/>
      </o:rules>
    </o:shapelayout>
  </w:shapeDefaults>
  <w:decimalSymbol w:val="."/>
  <w:listSeparator w:val=","/>
  <w14:docId w14:val="35B98FA8"/>
  <w15:docId w15:val="{0B05720A-42E2-4DEF-B0D1-7EEAB4DB28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jc w:val="both"/>
    </w:pPr>
    <w:rPr>
      <w:rFonts w:ascii="Times New Roman" w:eastAsia="Calibri" w:hAnsi="Times New Roman" w:cs="Times New Roman"/>
      <w:sz w:val="24"/>
    </w:rPr>
  </w:style>
  <w:style w:type="paragraph" w:styleId="Heading1">
    <w:name w:val="heading 1"/>
    <w:basedOn w:val="Normal"/>
    <w:next w:val="Normal"/>
    <w:link w:val="Heading1Char"/>
    <w:uiPriority w:val="9"/>
    <w:qFormat/>
    <w:pPr>
      <w:keepNext/>
      <w:keepLines/>
      <w:numPr>
        <w:numId w:val="7"/>
      </w:numPr>
      <w:spacing w:before="240" w:after="240" w:line="276" w:lineRule="auto"/>
      <w:jc w:val="left"/>
      <w:outlineLvl w:val="0"/>
    </w:pPr>
    <w:rPr>
      <w:rFonts w:eastAsia="Times New Roman"/>
      <w:b/>
      <w:bCs/>
      <w:sz w:val="21"/>
      <w:szCs w:val="32"/>
    </w:rPr>
  </w:style>
  <w:style w:type="paragraph" w:styleId="Heading2">
    <w:name w:val="heading 2"/>
    <w:basedOn w:val="Heading1"/>
    <w:next w:val="Normal"/>
    <w:link w:val="Heading2Char"/>
    <w:uiPriority w:val="9"/>
    <w:semiHidden/>
    <w:unhideWhenUsed/>
    <w:qFormat/>
    <w:pPr>
      <w:numPr>
        <w:ilvl w:val="1"/>
        <w:numId w:val="0"/>
      </w:numPr>
      <w:spacing w:before="120" w:after="120"/>
      <w:ind w:left="567" w:hanging="567"/>
      <w:outlineLvl w:val="1"/>
    </w:pPr>
    <w:rPr>
      <w:bCs w:val="0"/>
      <w:i/>
      <w:iCs/>
      <w:sz w:val="20"/>
      <w:szCs w:val="26"/>
    </w:rPr>
  </w:style>
  <w:style w:type="paragraph" w:styleId="Heading3">
    <w:name w:val="heading 3"/>
    <w:basedOn w:val="Heading2"/>
    <w:next w:val="Normal"/>
    <w:link w:val="Heading3Char"/>
    <w:uiPriority w:val="9"/>
    <w:semiHidden/>
    <w:unhideWhenUsed/>
    <w:qFormat/>
    <w:pPr>
      <w:numPr>
        <w:ilvl w:val="2"/>
      </w:numPr>
      <w:ind w:left="720" w:hanging="720"/>
      <w:outlineLvl w:val="2"/>
    </w:pPr>
    <w:rPr>
      <w:b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pPr>
      <w:tabs>
        <w:tab w:val="center" w:pos="4513"/>
        <w:tab w:val="right" w:pos="9026"/>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pPr>
      <w:tabs>
        <w:tab w:val="center" w:pos="4513"/>
        <w:tab w:val="right" w:pos="9026"/>
      </w:tabs>
      <w:spacing w:after="0" w:line="240" w:lineRule="auto"/>
    </w:pPr>
  </w:style>
  <w:style w:type="character" w:customStyle="1" w:styleId="FooterChar">
    <w:name w:val="Footer Char"/>
    <w:basedOn w:val="DefaultParagraphFont"/>
    <w:link w:val="Footer"/>
    <w:uiPriority w:val="99"/>
  </w:style>
  <w:style w:type="character" w:styleId="Hyperlink">
    <w:name w:val="Hyperlink"/>
    <w:uiPriority w:val="99"/>
    <w:rPr>
      <w:color w:val="0563C1"/>
      <w:u w:val="single"/>
    </w:rPr>
  </w:style>
  <w:style w:type="character" w:customStyle="1" w:styleId="Heading1Char">
    <w:name w:val="Heading 1 Char"/>
    <w:basedOn w:val="DefaultParagraphFont"/>
    <w:link w:val="Heading1"/>
    <w:uiPriority w:val="9"/>
    <w:rPr>
      <w:rFonts w:ascii="Times New Roman" w:eastAsia="Times New Roman" w:hAnsi="Times New Roman" w:cs="Times New Roman"/>
      <w:b/>
      <w:bCs/>
      <w:sz w:val="21"/>
      <w:szCs w:val="32"/>
    </w:rPr>
  </w:style>
  <w:style w:type="character" w:customStyle="1" w:styleId="Heading2Char">
    <w:name w:val="Heading 2 Char"/>
    <w:basedOn w:val="DefaultParagraphFont"/>
    <w:link w:val="Heading2"/>
    <w:uiPriority w:val="9"/>
    <w:rPr>
      <w:rFonts w:ascii="Times New Roman" w:eastAsia="Times New Roman" w:hAnsi="Times New Roman" w:cs="Times New Roman"/>
      <w:b/>
      <w:i/>
      <w:iCs/>
      <w:sz w:val="20"/>
      <w:szCs w:val="26"/>
    </w:rPr>
  </w:style>
  <w:style w:type="character" w:customStyle="1" w:styleId="Heading3Char">
    <w:name w:val="Heading 3 Char"/>
    <w:basedOn w:val="DefaultParagraphFont"/>
    <w:link w:val="Heading3"/>
    <w:uiPriority w:val="9"/>
    <w:rPr>
      <w:rFonts w:ascii="Times New Roman" w:eastAsia="Times New Roman" w:hAnsi="Times New Roman" w:cs="Times New Roman"/>
      <w:i/>
      <w:iCs/>
      <w:sz w:val="20"/>
      <w:szCs w:val="26"/>
    </w:rPr>
  </w:style>
  <w:style w:type="paragraph" w:styleId="ListParagraph">
    <w:name w:val="List Paragraph"/>
    <w:basedOn w:val="Normal"/>
    <w:uiPriority w:val="34"/>
    <w:qFormat/>
    <w:pPr>
      <w:ind w:left="720"/>
      <w:contextualSpacing/>
    </w:pPr>
  </w:style>
  <w:style w:type="paragraph" w:styleId="HTMLPreformatted">
    <w:name w:val="HTML Preformatted"/>
    <w:basedOn w:val="Normal"/>
    <w:link w:val="HTMLPreformattedChar"/>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rPr>
      <w:rFonts w:ascii="Courier New" w:eastAsia="Times New Roman" w:hAnsi="Courier New" w:cs="Courier New"/>
      <w:sz w:val="20"/>
      <w:szCs w:val="20"/>
      <w:lang w:eastAsia="id-ID"/>
    </w:rPr>
  </w:style>
  <w:style w:type="paragraph" w:styleId="BalloonText">
    <w:name w:val="Balloon Text"/>
    <w:basedOn w:val="Normal"/>
    <w:link w:val="BalloonTextChar"/>
    <w:uiPriority w:val="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Pr>
      <w:rFonts w:ascii="Tahoma" w:eastAsia="Calibri" w:hAnsi="Tahoma" w:cs="Tahoma"/>
      <w:sz w:val="16"/>
      <w:szCs w:val="16"/>
    </w:rPr>
  </w:style>
  <w:style w:type="table" w:styleId="TableGrid">
    <w:name w:val="Table Grid"/>
    <w:basedOn w:val="TableNormal"/>
    <w:uiPriority w:val="39"/>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yperlink" Target="https://doi.org/10.38035/jmpis.v3i1"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s>
</file>

<file path=word/_rels/footer1.xml.rels><?xml version="1.0" encoding="UTF-8" standalone="yes"?>
<Relationships xmlns="http://schemas.openxmlformats.org/package/2006/relationships"><Relationship Id="rId1" Type="http://schemas.openxmlformats.org/officeDocument/2006/relationships/hyperlink" Target="https://dinastirev.org/JMPI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TotalTime>
  <Pages>15</Pages>
  <Words>25177</Words>
  <Characters>143509</Characters>
  <Application>Microsoft Office Word</Application>
  <DocSecurity>0</DocSecurity>
  <Lines>1195</Lines>
  <Paragraphs>3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3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ASUS</cp:lastModifiedBy>
  <cp:revision>8</cp:revision>
  <dcterms:created xsi:type="dcterms:W3CDTF">2021-11-25T09:40:00Z</dcterms:created>
  <dcterms:modified xsi:type="dcterms:W3CDTF">2022-03-12T16:53:00Z</dcterms:modified>
</cp:coreProperties>
</file>